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3E5A0" w14:textId="77777777" w:rsidR="007234BD" w:rsidRPr="003715AA" w:rsidRDefault="007234BD" w:rsidP="003715AA">
      <w:pPr>
        <w:pStyle w:val="BodyText"/>
        <w:spacing w:after="120"/>
        <w:jc w:val="center"/>
        <w:rPr>
          <w:b/>
          <w:sz w:val="28"/>
          <w:szCs w:val="28"/>
        </w:rPr>
      </w:pPr>
      <w:r w:rsidRPr="003715AA">
        <w:rPr>
          <w:b/>
          <w:sz w:val="28"/>
          <w:szCs w:val="28"/>
        </w:rPr>
        <w:t xml:space="preserve">PENGUATAN GURU  PENDIDIKAN AGAMA ISLAM DALAM </w:t>
      </w:r>
    </w:p>
    <w:p w14:paraId="4C1C6717" w14:textId="33A8B795" w:rsidR="007234BD" w:rsidRDefault="007234BD" w:rsidP="003715AA">
      <w:pPr>
        <w:pStyle w:val="BodyText"/>
        <w:spacing w:after="120"/>
        <w:jc w:val="center"/>
        <w:rPr>
          <w:b/>
          <w:sz w:val="28"/>
          <w:szCs w:val="28"/>
        </w:rPr>
      </w:pPr>
      <w:r w:rsidRPr="003715AA">
        <w:rPr>
          <w:b/>
          <w:sz w:val="28"/>
          <w:szCs w:val="28"/>
        </w:rPr>
        <w:t>PENGEMBANGAN KONSEP DIRI</w:t>
      </w:r>
    </w:p>
    <w:p w14:paraId="6A97A033" w14:textId="1C09021C" w:rsidR="003715AA" w:rsidRDefault="003715AA" w:rsidP="00ED79C3">
      <w:pPr>
        <w:pStyle w:val="BodyText"/>
        <w:spacing w:after="120"/>
        <w:jc w:val="center"/>
        <w:rPr>
          <w:b/>
        </w:rPr>
      </w:pPr>
      <w:r w:rsidRPr="00ED79C3">
        <w:rPr>
          <w:b/>
        </w:rPr>
        <w:t>Naimah Daulay</w:t>
      </w:r>
      <w:r w:rsidRPr="00ED79C3">
        <w:rPr>
          <w:b/>
          <w:vertAlign w:val="superscript"/>
        </w:rPr>
        <w:t>1</w:t>
      </w:r>
      <w:r w:rsidR="00ED79C3" w:rsidRPr="00ED79C3">
        <w:rPr>
          <w:b/>
          <w:vertAlign w:val="superscript"/>
        </w:rPr>
        <w:t xml:space="preserve"> </w:t>
      </w:r>
      <w:r w:rsidR="00ED79C3" w:rsidRPr="00ED79C3">
        <w:rPr>
          <w:b/>
        </w:rPr>
        <w:t>Hilman Ajie Indra Mulyanda</w:t>
      </w:r>
      <w:r w:rsidR="00ED79C3" w:rsidRPr="00ED79C3">
        <w:rPr>
          <w:b/>
          <w:vertAlign w:val="superscript"/>
        </w:rPr>
        <w:t>2</w:t>
      </w:r>
      <w:r w:rsidR="00ED79C3" w:rsidRPr="00ED79C3">
        <w:rPr>
          <w:b/>
        </w:rPr>
        <w:t xml:space="preserve"> </w:t>
      </w:r>
    </w:p>
    <w:p w14:paraId="20A29DDA" w14:textId="4C722354" w:rsidR="00ED79C3" w:rsidRPr="00ED79C3" w:rsidRDefault="00ED79C3" w:rsidP="00ED79C3">
      <w:pPr>
        <w:pStyle w:val="BodyText"/>
        <w:spacing w:after="120"/>
        <w:jc w:val="center"/>
        <w:rPr>
          <w:bCs/>
        </w:rPr>
      </w:pPr>
      <w:r w:rsidRPr="00ED79C3">
        <w:rPr>
          <w:bCs/>
        </w:rPr>
        <w:t>MTsN 2 Padangsidimpuan</w:t>
      </w:r>
    </w:p>
    <w:p w14:paraId="51C235AA" w14:textId="3A209E64" w:rsidR="00ED79C3" w:rsidRPr="00ED79C3" w:rsidRDefault="00DE0D64" w:rsidP="00ED79C3">
      <w:pPr>
        <w:pStyle w:val="BodyText"/>
        <w:spacing w:after="120"/>
        <w:jc w:val="center"/>
        <w:rPr>
          <w:bCs/>
        </w:rPr>
      </w:pPr>
      <w:hyperlink r:id="rId8" w:history="1">
        <w:r w:rsidR="00ED79C3" w:rsidRPr="00C6257D">
          <w:rPr>
            <w:rStyle w:val="Hyperlink"/>
            <w:bCs/>
          </w:rPr>
          <w:t>naimahdaulay@gmail.com</w:t>
        </w:r>
      </w:hyperlink>
      <w:r w:rsidR="00ED79C3">
        <w:rPr>
          <w:bCs/>
        </w:rPr>
        <w:t xml:space="preserve">, </w:t>
      </w:r>
      <w:hyperlink r:id="rId9" w:history="1">
        <w:r w:rsidR="00ED79C3" w:rsidRPr="00C6257D">
          <w:rPr>
            <w:rStyle w:val="Hyperlink"/>
            <w:bCs/>
          </w:rPr>
          <w:t>ajieindra81@gmail.com</w:t>
        </w:r>
      </w:hyperlink>
      <w:r w:rsidR="00ED79C3">
        <w:rPr>
          <w:bCs/>
        </w:rPr>
        <w:t xml:space="preserve"> </w:t>
      </w:r>
    </w:p>
    <w:p w14:paraId="467FB855" w14:textId="1296CEBD" w:rsidR="007234BD" w:rsidRDefault="007234BD" w:rsidP="007234BD">
      <w:pPr>
        <w:pStyle w:val="BodyText"/>
        <w:jc w:val="center"/>
        <w:rPr>
          <w:b/>
        </w:rPr>
      </w:pPr>
    </w:p>
    <w:p w14:paraId="3271E85C" w14:textId="77777777" w:rsidR="00ED79C3" w:rsidRPr="00ED79C3" w:rsidRDefault="00ED79C3" w:rsidP="00ED79C3">
      <w:pPr>
        <w:pStyle w:val="BodyText"/>
        <w:spacing w:before="9"/>
        <w:ind w:right="113"/>
        <w:jc w:val="center"/>
        <w:rPr>
          <w:b/>
          <w:bCs/>
        </w:rPr>
      </w:pPr>
      <w:r w:rsidRPr="00ED79C3">
        <w:rPr>
          <w:b/>
          <w:bCs/>
        </w:rPr>
        <w:t>ABSTRACT</w:t>
      </w:r>
    </w:p>
    <w:p w14:paraId="0B7A5BA7" w14:textId="77777777" w:rsidR="00F74CBE" w:rsidRDefault="00ED79C3" w:rsidP="003D196A">
      <w:pPr>
        <w:pStyle w:val="BodyText"/>
        <w:spacing w:before="120" w:after="120"/>
        <w:ind w:left="550" w:right="113"/>
        <w:jc w:val="both"/>
      </w:pPr>
      <w:r>
        <w:t>This research was conducted based on data analysis, this type of research is classified as quantitative research using the ex post facto method. The population of this study were students who entered 2017/2018, as many as 120 students, so the sample in this study was 25% of the total population, namely students who were representatives of each class. Sampling was done by using proportional random sampling technique as much as 25% which was done randomly in each class, so that the number of samples in this study was 30 people. While the data collection instrument in this study was a questionnaire, with product moment analysis techniques and simple linear regression. From the questionnaire data analysis, it was obtained that rxy 0.51 was categorized as quite strong, with Fcount of 9.79 compared to Ftable of 4.20. Because F count&gt; F table, namely 9.79&gt; 4.20, so there is a significant influence between the strengthening of Islamic Religious Education teachers on the self-concept of grade VII students of SMP Negeri 8 Pijorkoling, Padangsidimpuan City. The contribution of X to Y is 26% and the value of the Y variable can be predicted with the X variable based on the linear regression equation Ŷ 23.59 0.54x.</w:t>
      </w:r>
    </w:p>
    <w:p w14:paraId="0FD8FA63" w14:textId="32B95839" w:rsidR="00ED79C3" w:rsidRPr="00ED79C3" w:rsidRDefault="00ED79C3" w:rsidP="00F74CBE">
      <w:pPr>
        <w:pStyle w:val="BodyText"/>
        <w:spacing w:before="120" w:after="120"/>
        <w:ind w:left="550" w:right="113"/>
        <w:jc w:val="both"/>
      </w:pPr>
      <w:r w:rsidRPr="00ED79C3">
        <w:t>Key words: Teacher strengthening; self-concept development</w:t>
      </w:r>
    </w:p>
    <w:p w14:paraId="591C6C41" w14:textId="77777777" w:rsidR="00ED79C3" w:rsidRDefault="00ED79C3" w:rsidP="007234BD">
      <w:pPr>
        <w:pStyle w:val="BodyText"/>
        <w:jc w:val="center"/>
        <w:rPr>
          <w:b/>
        </w:rPr>
      </w:pPr>
    </w:p>
    <w:p w14:paraId="221ED81D" w14:textId="77777777" w:rsidR="007234BD" w:rsidRDefault="007234BD" w:rsidP="007234BD">
      <w:pPr>
        <w:pStyle w:val="Heading3"/>
        <w:spacing w:before="90"/>
        <w:ind w:left="1441" w:right="1011"/>
        <w:jc w:val="center"/>
      </w:pPr>
      <w:r>
        <w:t>ABSTRAK</w:t>
      </w:r>
    </w:p>
    <w:p w14:paraId="49C113A8" w14:textId="4E9D11F9" w:rsidR="007234BD" w:rsidRDefault="007234BD" w:rsidP="00F74CBE">
      <w:pPr>
        <w:pStyle w:val="BodyText"/>
        <w:spacing w:before="120" w:after="120"/>
        <w:ind w:left="550" w:right="113"/>
        <w:jc w:val="both"/>
      </w:pPr>
      <w:r>
        <w:t xml:space="preserve">Penelitian ini dilaksanakan berdasarkan analisis data, jenis penelitian ini adalah tergolong penelitian kuantitatif dengan menggunakan metode </w:t>
      </w:r>
      <w:r>
        <w:rPr>
          <w:i/>
        </w:rPr>
        <w:t>ex post facto</w:t>
      </w:r>
      <w:r>
        <w:t xml:space="preserve">. Populasi penelitian ini adalah siswa yang masuk pada tahun 2017/2018, yaitu sebanyak 120 siswa, maka yang menjadi sampel dalam penelitian ini sebanyak 25% dari jumlah populasi yang ada, yaitu siswa yang merupakan perwakilan dari tiap-tiap kelas. Penarikan sampel dilakukan dengan teknik </w:t>
      </w:r>
      <w:r>
        <w:rPr>
          <w:i/>
        </w:rPr>
        <w:t xml:space="preserve">proportional random sampling </w:t>
      </w:r>
      <w:r>
        <w:t xml:space="preserve">sebanyak 25% yang dilakukan secara acak dalam setiap kelas, sehingga jumlah sampel dalam penelitian ini adalah 30 orang. Sedangkan instrument pengumpulan data dalam penelitian ini angket, dengan teknik analisis </w:t>
      </w:r>
      <w:r>
        <w:rPr>
          <w:i/>
        </w:rPr>
        <w:t xml:space="preserve">Product moment </w:t>
      </w:r>
      <w:r>
        <w:t xml:space="preserve">dan </w:t>
      </w:r>
      <w:r>
        <w:rPr>
          <w:i/>
        </w:rPr>
        <w:t>regresi linear</w:t>
      </w:r>
      <w:r>
        <w:rPr>
          <w:i/>
          <w:spacing w:val="1"/>
        </w:rPr>
        <w:t xml:space="preserve"> </w:t>
      </w:r>
      <w:r>
        <w:rPr>
          <w:i/>
        </w:rPr>
        <w:t>sederhana</w:t>
      </w:r>
      <w:r>
        <w:t>.</w:t>
      </w:r>
      <w:r w:rsidR="00ED79C3">
        <w:t xml:space="preserve"> </w:t>
      </w:r>
      <w:r>
        <w:t>Dari analisis data angket diperoleh rxy 0,51 termasuk kategori cukup kuat, dengan  Fhitung 9,79 dibandingkan dengan  Ftabel 4,20. Karena F hitung &gt;  F tabel,  yakni 9,79 &gt; 4,20 sehingga  ada pengaruh yang signifikan antara penguatan guru Pendidikan Agama Islam terhadap konsep diri siswa kelas VII SMP Negeri 8 Pijorkoling Kota Padangsidimpuan. Adapun sumbangan X terhadap Y sebesar 26% dan nilai variabel Y dapat diprediksikan dengan variabel X</w:t>
      </w:r>
      <w:r>
        <w:rPr>
          <w:spacing w:val="35"/>
        </w:rPr>
        <w:t xml:space="preserve"> </w:t>
      </w:r>
      <w:r>
        <w:t>berdasarkan persamaan regresi linear Ŷ 23,59</w:t>
      </w:r>
      <w:r>
        <w:rPr>
          <w:spacing w:val="59"/>
        </w:rPr>
        <w:t xml:space="preserve"> </w:t>
      </w:r>
      <w:r>
        <w:t>0,54x</w:t>
      </w:r>
      <w:r w:rsidR="00ED79C3">
        <w:t>.</w:t>
      </w:r>
    </w:p>
    <w:p w14:paraId="7AC74CF4" w14:textId="515D60CF" w:rsidR="00ED79C3" w:rsidRDefault="00ED79C3" w:rsidP="00F74CBE">
      <w:pPr>
        <w:pStyle w:val="BodyText"/>
        <w:spacing w:before="120" w:after="120"/>
        <w:ind w:left="550" w:right="113"/>
        <w:jc w:val="both"/>
      </w:pPr>
      <w:r>
        <w:t>Kata kunci: Penguatan guru; pengembangan konsep diri</w:t>
      </w:r>
    </w:p>
    <w:p w14:paraId="554CF361" w14:textId="416DB52F" w:rsidR="00ED79C3" w:rsidRDefault="00ED79C3" w:rsidP="007234BD">
      <w:pPr>
        <w:pStyle w:val="BodyText"/>
        <w:spacing w:before="9"/>
        <w:ind w:right="113"/>
        <w:jc w:val="both"/>
      </w:pPr>
    </w:p>
    <w:p w14:paraId="28CC95CE" w14:textId="77777777" w:rsidR="00F74CBE" w:rsidRDefault="00F74CBE" w:rsidP="007234BD">
      <w:pPr>
        <w:pStyle w:val="BodyText"/>
        <w:spacing w:before="9"/>
        <w:ind w:right="113"/>
        <w:jc w:val="both"/>
      </w:pPr>
    </w:p>
    <w:p w14:paraId="0A7BA641" w14:textId="44A5C888" w:rsidR="007234BD" w:rsidRDefault="007234BD" w:rsidP="007234BD">
      <w:pPr>
        <w:pStyle w:val="BodyText"/>
        <w:spacing w:before="9"/>
        <w:ind w:right="113"/>
        <w:jc w:val="both"/>
      </w:pPr>
    </w:p>
    <w:p w14:paraId="270AD6BC" w14:textId="09C364BB" w:rsidR="007234BD" w:rsidRPr="00F74CBE" w:rsidRDefault="007234BD" w:rsidP="007234BD">
      <w:pPr>
        <w:pStyle w:val="BodyText"/>
        <w:spacing w:before="9"/>
        <w:ind w:right="113"/>
        <w:jc w:val="both"/>
        <w:rPr>
          <w:b/>
          <w:bCs/>
        </w:rPr>
      </w:pPr>
      <w:r w:rsidRPr="00F74CBE">
        <w:rPr>
          <w:b/>
          <w:bCs/>
        </w:rPr>
        <w:t>PENDAHULUAN</w:t>
      </w:r>
    </w:p>
    <w:p w14:paraId="43868A48" w14:textId="136B0CCD" w:rsidR="00ED79C3" w:rsidRDefault="007234BD" w:rsidP="00F74CBE">
      <w:pPr>
        <w:pStyle w:val="BodyText"/>
        <w:spacing w:line="360" w:lineRule="auto"/>
        <w:ind w:right="116" w:firstLine="548"/>
        <w:jc w:val="both"/>
      </w:pPr>
      <w:r>
        <w:t>Pendidikan merupakan salah satu kebutuhan manusia karena pendidikan merupakan wadah untuk mengembangkan potensi yang dimiliki manusia. Potensi yang ada pada manusia itu dapat dikembangkan dengan berbagai kegiatan, latihan, peniruan, pengalaman, dan pengetahuan</w:t>
      </w:r>
      <w:r w:rsidR="00F0626A">
        <w:t xml:space="preserve"> </w:t>
      </w:r>
      <w:r w:rsidR="00F0626A">
        <w:fldChar w:fldCharType="begin" w:fldLock="1"/>
      </w:r>
      <w:r w:rsidR="00E73079">
        <w:instrText>ADDIN CSL_CITATION {"citationItems":[{"id":"ITEM-1","itemData":{"author":[{"dropping-particle":"","family":"Zakiah Darajat","given":"","non-dropping-particle":"","parse-names":false,"suffix":""}],"id":"ITEM-1","issued":{"date-parts":[["1989"]]},"page":"129","publisher":"Haji Masagung","publisher-place":"Jakarta","title":"Kesehatan Mental","type":"chapter"},"uris":["http://www.mendeley.com/documents/?uuid=8c81f043-7667-4671-ab81-1c9efc0942b2"]}],"mendeley":{"formattedCitation":"(Zakiah Darajat 1989)","plainTextFormattedCitation":"(Zakiah Darajat 1989)","previouslyFormattedCitation":"(Zakiah Darajat 1989)"},"properties":{"noteIndex":0},"schema":"https://github.com/citation-style-language/schema/raw/master/csl-citation.json"}</w:instrText>
      </w:r>
      <w:r w:rsidR="00F0626A">
        <w:fldChar w:fldCharType="separate"/>
      </w:r>
      <w:r w:rsidR="00F0626A" w:rsidRPr="00F0626A">
        <w:rPr>
          <w:noProof/>
        </w:rPr>
        <w:t>(Zakiah Darajat 1989)</w:t>
      </w:r>
      <w:r w:rsidR="00F0626A">
        <w:fldChar w:fldCharType="end"/>
      </w:r>
      <w:r>
        <w:t>.</w:t>
      </w:r>
    </w:p>
    <w:p w14:paraId="0768968F" w14:textId="77777777" w:rsidR="00ED79C3" w:rsidRDefault="007234BD" w:rsidP="00F74CBE">
      <w:pPr>
        <w:pStyle w:val="BodyText"/>
        <w:spacing w:line="360" w:lineRule="auto"/>
        <w:ind w:right="116" w:firstLine="548"/>
        <w:jc w:val="both"/>
      </w:pPr>
      <w:r>
        <w:t>Hampir setiap orang menggantungkan harapan kepada pendidikan untuk melahirkan generasi-generasi muda yang menguasai ilmu pengetahuan, yang mampu memanfaatkan posisi diri dan setiap peluang, dan pada hakikatnya menjadi manusia- manusia yang sukses dalam setiap hal. Pendidikan seakan akan menjadi persyaratan mutlak sebuah kesuksesan. Namun pada kenyataannya, terkadang seseorang berhasil mencapai jenjang pendidikan yang tinggi, tetapi kurang berhasil dalam kehidupan, atau sebaliknya, tidak jarang seorang sukses dalam kehidupannya, tetapi pencapaian akademiknya biasa-biasa saja.</w:t>
      </w:r>
    </w:p>
    <w:p w14:paraId="2374122E" w14:textId="77777777" w:rsidR="00BA4B3E" w:rsidRDefault="007234BD" w:rsidP="00BA4B3E">
      <w:pPr>
        <w:pStyle w:val="BodyText"/>
        <w:spacing w:line="360" w:lineRule="auto"/>
        <w:ind w:right="116" w:firstLine="548"/>
        <w:jc w:val="both"/>
      </w:pPr>
      <w:r>
        <w:t>Fenomena ketidak konsistenan antara pendidik dan keberhasilan kehidupan tersebut memunculkan pertanyaan, bagaimana sistem pendidikan yang sangat kompetitif ternyata dapat melahirkann generasi yang tangguh secara keilmuan, tetapi rapuh atau gagal dalam kehidupan. Salah satu kemungkinan penyebabnya adalah ketika siswa dihadapkan kepada beban pendidikan yang terlalu banyak, dikarenakan lingkungan yang sangat kompetitif , sistem pendidikan dan lingkungan tidak memberikan ruang yang cukup untuk mengembangkan konsep diri secara matang dan positif.</w:t>
      </w:r>
    </w:p>
    <w:p w14:paraId="27D85BE7" w14:textId="5A5FACC6" w:rsidR="00BA4B3E" w:rsidRDefault="00BA4B3E" w:rsidP="00BA4B3E">
      <w:pPr>
        <w:pStyle w:val="BodyText"/>
        <w:spacing w:line="360" w:lineRule="auto"/>
        <w:ind w:right="116" w:firstLine="548"/>
        <w:jc w:val="both"/>
      </w:pPr>
      <w:r>
        <w:t>Keterampilan penguatan yang diberikan guru akan membuat siswa merasa terdorong selamanya untuk memberikan respons setiap kali muncul stimulus dari guru, hal ini juga dikemukakan oleh skinner, sebagaimana kutipan di bawah ini:</w:t>
      </w:r>
    </w:p>
    <w:p w14:paraId="6E1B494F" w14:textId="24BA86B1" w:rsidR="00BA4B3E" w:rsidRDefault="00BA4B3E" w:rsidP="00B34FC7">
      <w:pPr>
        <w:pStyle w:val="BodyText"/>
        <w:spacing w:before="90"/>
        <w:ind w:left="851"/>
        <w:jc w:val="both"/>
      </w:pPr>
      <w:r>
        <w:t xml:space="preserve">Menurut skinner dalam percobaan ia berhasil mengubah kelakuan binatang antara lain burung merpati. Jadi, binatang dapat “belajar” dan dapat “diajar” metode yang digunakan Skinner adalah: ia member stimulus (S1) tertentu, dan bila- binatang itu memberi respons yang menuju kearah bentuk kelakuan yang diharapkan, maka respons (R1) itu diperkuat atau diberi </w:t>
      </w:r>
      <w:r>
        <w:rPr>
          <w:i/>
        </w:rPr>
        <w:t xml:space="preserve">reinforcemen, </w:t>
      </w:r>
      <w:r>
        <w:t xml:space="preserve">sehingga terjadi ikatan yang erat antara S1 dan R1, kemudian R1 menjadi stimulus (S2) yang dapat menimbulkan respons (R2 yang lebih mendekati bentuk kelakuan yang diharapkan R2 </w:t>
      </w:r>
      <w:r w:rsidR="00455758">
        <w:t>diberikan reinsforment atau penguatan. Demikian berangsur-angsur angsur binatang itu “diajar” memperoleh serentetan bentuk kelakuan sehingga bentuk kelakuan yang kita tentukan</w:t>
      </w:r>
      <w:r w:rsidR="00E73079">
        <w:t xml:space="preserve"> </w:t>
      </w:r>
      <w:r w:rsidR="00E73079">
        <w:fldChar w:fldCharType="begin" w:fldLock="1"/>
      </w:r>
      <w:r w:rsidR="00E73079">
        <w:instrText>ADDIN CSL_CITATION {"citationItems":[{"id":"ITEM-1","itemData":{"author":[{"dropping-particle":"","family":"Sanjaya","given":"Wina","non-dropping-particle":"","parse-names":false,"suffix":""}],"id":"ITEM-1","issued":{"date-parts":[["2012"]]},"publisher":"Prenada Media Group","publisher-place":"Jakarta","title":"Strategi Pembelajaran Berorientasi Standar Proses Pendidikan","type":"book"},"uris":["http://www.mendeley.com/documents/?uuid=9307faaf-eb14-44e7-8769-461064aec7ae"]}],"mendeley":{"formattedCitation":"(Sanjaya 2012)","plainTextFormattedCitation":"(Sanjaya 2012)","previouslyFormattedCitation":"(Sanjaya 2012)"},"properties":{"noteIndex":0},"schema":"https://github.com/citation-style-language/schema/raw/master/csl-citation.json"}</w:instrText>
      </w:r>
      <w:r w:rsidR="00E73079">
        <w:fldChar w:fldCharType="separate"/>
      </w:r>
      <w:r w:rsidR="00E73079" w:rsidRPr="00E73079">
        <w:rPr>
          <w:noProof/>
        </w:rPr>
        <w:t>(Sanjaya 2012)</w:t>
      </w:r>
      <w:r w:rsidR="00E73079">
        <w:fldChar w:fldCharType="end"/>
      </w:r>
      <w:r w:rsidR="00455758">
        <w:t>.</w:t>
      </w:r>
    </w:p>
    <w:p w14:paraId="22CE035A" w14:textId="77777777" w:rsidR="00B34FC7" w:rsidRDefault="00B34FC7" w:rsidP="00B34FC7">
      <w:pPr>
        <w:pStyle w:val="BodyText"/>
        <w:spacing w:before="90"/>
        <w:ind w:left="851"/>
        <w:jc w:val="both"/>
      </w:pPr>
    </w:p>
    <w:p w14:paraId="01911DE7" w14:textId="59B3C10A" w:rsidR="00455758" w:rsidRDefault="00455758" w:rsidP="00455758">
      <w:pPr>
        <w:pStyle w:val="BodyText"/>
        <w:spacing w:line="360" w:lineRule="auto"/>
        <w:ind w:right="114" w:firstLine="720"/>
        <w:jc w:val="both"/>
      </w:pPr>
      <w:r>
        <w:t xml:space="preserve">Berdasarkan teori </w:t>
      </w:r>
      <w:r>
        <w:rPr>
          <w:spacing w:val="-3"/>
        </w:rPr>
        <w:t xml:space="preserve">di </w:t>
      </w:r>
      <w:r>
        <w:t xml:space="preserve">atas, dapat dipahami apabila guru </w:t>
      </w:r>
      <w:r>
        <w:rPr>
          <w:spacing w:val="2"/>
        </w:rPr>
        <w:t xml:space="preserve">terus </w:t>
      </w:r>
      <w:r>
        <w:t xml:space="preserve">memberikan stimulus, dan </w:t>
      </w:r>
      <w:r>
        <w:lastRenderedPageBreak/>
        <w:t xml:space="preserve">siswa memberikan respons yang positif terhadap stimulus tersebut, maka guru harus memberikan </w:t>
      </w:r>
      <w:r>
        <w:rPr>
          <w:i/>
        </w:rPr>
        <w:t xml:space="preserve">reinforcement, </w:t>
      </w:r>
      <w:r>
        <w:t xml:space="preserve">sehingga respons yang lain akan muncul lagi ke arah pembentukan tingkah laku yang diharapkan. Ada dua macam penguatan menurut para </w:t>
      </w:r>
      <w:r>
        <w:rPr>
          <w:i/>
        </w:rPr>
        <w:t>behafiorist</w:t>
      </w:r>
      <w:r>
        <w:t>, yaitu penguatan positif yang bersifat memperkuat dan penguatan negatif yang bersifat melemahkan pembentukan suatu tingkah</w:t>
      </w:r>
      <w:r>
        <w:rPr>
          <w:spacing w:val="-1"/>
        </w:rPr>
        <w:t xml:space="preserve"> </w:t>
      </w:r>
      <w:r>
        <w:t>laku</w:t>
      </w:r>
      <w:r w:rsidR="00B34FC7">
        <w:t xml:space="preserve"> </w:t>
      </w:r>
      <w:r w:rsidR="00E73079">
        <w:fldChar w:fldCharType="begin" w:fldLock="1"/>
      </w:r>
      <w:r w:rsidR="00B34FC7">
        <w:instrText>ADDIN CSL_CITATION {"citationItems":[{"id":"ITEM-1","itemData":{"author":[{"dropping-particle":"","family":"Nasution","given":"S.","non-dropping-particle":"","parse-names":false,"suffix":""}],"id":"ITEM-1","issued":{"date-parts":[["1994"]]},"publisher":"Bumi Aksara","publisher-place":"jakarta","title":"Teknologi Pendidikan","type":"chapter"},"uris":["http://www.mendeley.com/documents/?uuid=fa49850f-acbc-41b7-a35d-a382dd047258"]}],"mendeley":{"formattedCitation":"(Nasution 1994)","plainTextFormattedCitation":"(Nasution 1994)","previouslyFormattedCitation":"(Nasution 1994)"},"properties":{"noteIndex":0},"schema":"https://github.com/citation-style-language/schema/raw/master/csl-citation.json"}</w:instrText>
      </w:r>
      <w:r w:rsidR="00E73079">
        <w:fldChar w:fldCharType="separate"/>
      </w:r>
      <w:r w:rsidR="00E73079" w:rsidRPr="00E73079">
        <w:rPr>
          <w:noProof/>
        </w:rPr>
        <w:t>(Nasution 1994)</w:t>
      </w:r>
      <w:r w:rsidR="00E73079">
        <w:fldChar w:fldCharType="end"/>
      </w:r>
      <w:r>
        <w:t>.</w:t>
      </w:r>
    </w:p>
    <w:p w14:paraId="57016CDB" w14:textId="1E0A05E6" w:rsidR="00455758" w:rsidRDefault="00455758" w:rsidP="00455758">
      <w:pPr>
        <w:pStyle w:val="BodyText"/>
        <w:spacing w:line="360" w:lineRule="auto"/>
        <w:ind w:right="114" w:firstLine="720"/>
        <w:jc w:val="both"/>
      </w:pPr>
      <w:r>
        <w:t>Respons yang positif menyebabkan tingkah laku yang sudah baik (bekerja, belajar, dan lain-lain) itu frekuensinya akan berulang atau bertambah. Penguatan positif dilakukan kepada siswa yang memberi respons positif dengan memberikan pujian atau penghargaan, baik secara verbal maupun non verbal yang menyejukkan dan</w:t>
      </w:r>
      <w:r>
        <w:rPr>
          <w:spacing w:val="-6"/>
        </w:rPr>
        <w:t xml:space="preserve"> </w:t>
      </w:r>
      <w:r>
        <w:t>menyenangkan.</w:t>
      </w:r>
    </w:p>
    <w:p w14:paraId="64E6E514" w14:textId="6274E9A7" w:rsidR="00455758" w:rsidRDefault="00455758" w:rsidP="00455758">
      <w:pPr>
        <w:pStyle w:val="BodyText"/>
        <w:spacing w:line="360" w:lineRule="auto"/>
        <w:ind w:right="123" w:firstLine="548"/>
        <w:jc w:val="both"/>
      </w:pPr>
      <w:r>
        <w:t>Sementara itu, respons yang negatif dapat mengurangi rasa percaya diri siswa dan siswa juga dapat kehilangan harga diri. Penguatan negatif dapat membentuk hukuman, namun hukuman itu tidak boleh berupa siksaan, baik badan maupun jiwa, apabila keadaan amat memerlukan hukuman, maka hukuman itu digunakan dengan hati-hati</w:t>
      </w:r>
      <w:r w:rsidR="00E73079">
        <w:t xml:space="preserve"> </w:t>
      </w:r>
      <w:r w:rsidR="00B34FC7">
        <w:fldChar w:fldCharType="begin" w:fldLock="1"/>
      </w:r>
      <w:r w:rsidR="00B34FC7">
        <w:instrText>ADDIN CSL_CITATION {"citationItems":[{"id":"ITEM-1","itemData":{"author":[{"dropping-particle":"","family":"Ahmad Tafsir","given":"","non-dropping-particle":"","parse-names":false,"suffix":""}],"id":"ITEM-1","issued":{"date-parts":[["2012"]]},"page":"224-225","publisher":"Remaja Rosdakarya","publisher-place":"Bandung","title":"Filsafat Pendidikan Islam Integrasi Jasmani, Rohani dan Kalbu Memanusiakan Manusia","type":"chapter"},"uris":["http://www.mendeley.com/documents/?uuid=7065af54-3ef1-4ba6-85e0-3cb46e99a665"]}],"mendeley":{"formattedCitation":"(Ahmad Tafsir 2012)","plainTextFormattedCitation":"(Ahmad Tafsir 2012)","previouslyFormattedCitation":"(Ahmad Tafsir 2012)"},"properties":{"noteIndex":0},"schema":"https://github.com/citation-style-language/schema/raw/master/csl-citation.json"}</w:instrText>
      </w:r>
      <w:r w:rsidR="00B34FC7">
        <w:fldChar w:fldCharType="separate"/>
      </w:r>
      <w:r w:rsidR="00B34FC7" w:rsidRPr="00B34FC7">
        <w:rPr>
          <w:noProof/>
        </w:rPr>
        <w:t>(Ahmad Tafsir 2012)</w:t>
      </w:r>
      <w:r w:rsidR="00B34FC7">
        <w:fldChar w:fldCharType="end"/>
      </w:r>
      <w:r>
        <w:t>.</w:t>
      </w:r>
    </w:p>
    <w:p w14:paraId="01EFAC37" w14:textId="5170868E" w:rsidR="00ED79C3" w:rsidRDefault="007234BD" w:rsidP="00455758">
      <w:pPr>
        <w:pStyle w:val="BodyText"/>
        <w:spacing w:line="360" w:lineRule="auto"/>
        <w:ind w:right="116" w:firstLine="548"/>
        <w:jc w:val="both"/>
      </w:pPr>
      <w:r>
        <w:t>Kini disaat pendidikan menjadi tulang punggung untuk menciptakan individu yang berkualitas, pembentukan konsep diri positif pada siswa adalah suatu hal yang tidak dapat ditinggalkan, yang harus dilakukan secara menyeluruh dan kontiniu pada setiap tahapan perkembangan siswa.</w:t>
      </w:r>
      <w:r w:rsidR="00ED79C3">
        <w:t xml:space="preserve"> </w:t>
      </w:r>
      <w:r>
        <w:t>Aktifitas kelas, lingkungan sekolah, dan di rumah memberikan warna terhadap pembentukan individu siswa, yang dalam prosesnya peran guru sangat vital. Keberhasilannya sangat ditentukan ada atau tidaknya kesadaran, kemauan, dan aktifitas guru untuk mengintegrasikan pembentukan konsep diri positif ke dalam kegiatan pembelajaran. Sebagai guru yang professional, guru memiliki beberapa tugas untuk mendorong, membimbing, memberi fasilitas belajar bagi siswa dalam mencapai tujuan pendidikan. Guru mempunyai tanggungjawab untuk melihat segala sesuatu yang terjadi di dalam kelas untuk membantu proses perkembangan</w:t>
      </w:r>
      <w:r>
        <w:rPr>
          <w:spacing w:val="-16"/>
        </w:rPr>
        <w:t xml:space="preserve"> </w:t>
      </w:r>
      <w:r>
        <w:t>siswa.</w:t>
      </w:r>
    </w:p>
    <w:p w14:paraId="6750AC6A" w14:textId="77777777" w:rsidR="00ED79C3" w:rsidRDefault="007234BD" w:rsidP="00F74CBE">
      <w:pPr>
        <w:pStyle w:val="BodyText"/>
        <w:spacing w:line="360" w:lineRule="auto"/>
        <w:ind w:right="116" w:firstLine="548"/>
        <w:jc w:val="both"/>
      </w:pPr>
      <w:r>
        <w:t>Guru merupakan salah satu komponen terpenting dalam pendidikan, begitu juga dengan guru Pendidikan Agama Islam. Guru dalam konteks pendidikan mempunyai peranan yang besar dan strategis. Hal ini disebabkan guru yang berada dibarisan terdepan dalam pelaksanaan pendidikan, dan guru yang langsung berhadapan dengan siswa, untuk mentrasfer ilmu pengetahuan dan teknologi sekaligus mendidik dengan nilai-nilai positif melalui bimbingan keteladanan.</w:t>
      </w:r>
    </w:p>
    <w:p w14:paraId="5306E74D" w14:textId="77777777" w:rsidR="00ED79C3" w:rsidRDefault="007234BD" w:rsidP="00F74CBE">
      <w:pPr>
        <w:pStyle w:val="BodyText"/>
        <w:spacing w:line="360" w:lineRule="auto"/>
        <w:ind w:right="116" w:firstLine="548"/>
        <w:jc w:val="both"/>
      </w:pPr>
      <w:r>
        <w:t xml:space="preserve">Tugas seorang guru merupakan tugas yang sangat mulia, karena guru mempunyai misi dan </w:t>
      </w:r>
      <w:r>
        <w:lastRenderedPageBreak/>
        <w:t>tugas yang berat, dalam mulia mengantarkan tunas-tunas bangsa mencapai cita-cita. Oleh karena itu, sudah selayaknya setiap guru termasuk guru Pendidikan Agama Islam mempunyai berbagai kompetensi yang berkaitan dengan tugas dan tanggungjawab professional. Dengan kompetensi tersebut, maka akan menghantarkannya menjadi guru propesional, baik secara akademis maupun non akademis, termasuk membentuk konsep diri positif pada siswa.</w:t>
      </w:r>
    </w:p>
    <w:p w14:paraId="248C005D" w14:textId="3A6F1860" w:rsidR="007234BD" w:rsidRDefault="007234BD" w:rsidP="00F74CBE">
      <w:pPr>
        <w:pStyle w:val="BodyText"/>
        <w:spacing w:line="360" w:lineRule="auto"/>
        <w:ind w:right="116" w:firstLine="548"/>
        <w:jc w:val="both"/>
      </w:pPr>
      <w:r>
        <w:t>Interaksi antar individu bukan hanya sekedar hubungan yang terjalin, tetapi suatu interaksi yang saling mempengaruhi, atau memiliki hubungan timbal balik. Interaksi ini tidak bersifat mekanis dan otomatis, tatapi beragam dan unik. Beragam artinya banyak pola interaksi, interaksi; bawahan-atasan, antar kawan, antar saudara, antar suami istri, orang tua-anak, guru-siswa, penjual-pembeli, supir-penumpang, dan sebagainya. Setiap macam hubungan ini juga bersifat unik, yaitu setiap macam hubungan memiliki cara dan ke dalam interaksi yang berbeda. Demikian juga interaksi antara guru dengan siswanya yang memiliki nilai edukatif, yang cendrung mempengaruhi sikap dan kepribadian satu sama lain, sebagaimana teori yang peneliti kutip di bawah ini:</w:t>
      </w:r>
    </w:p>
    <w:p w14:paraId="797FA95E" w14:textId="6FB2771A" w:rsidR="007234BD" w:rsidRDefault="007234BD" w:rsidP="00F74CBE">
      <w:pPr>
        <w:pStyle w:val="BodyText"/>
        <w:ind w:left="567" w:right="122"/>
        <w:jc w:val="both"/>
        <w:rPr>
          <w:vertAlign w:val="superscript"/>
        </w:rPr>
      </w:pPr>
      <w:r>
        <w:t>Suatu penelitian Pederson dan Zahran dalam Slameto memperlihatkan bahwa guru mempunyai pengaruh yang kuat terhadap konsep diri siswa; guru dapat meningkatkan atau menekannya, dengan kata lain guru dapat mempengaruhi dasar aspirasi dan penampilan siswa</w:t>
      </w:r>
      <w:r w:rsidR="00B34FC7">
        <w:t xml:space="preserve"> </w:t>
      </w:r>
      <w:r w:rsidR="00B34FC7">
        <w:fldChar w:fldCharType="begin" w:fldLock="1"/>
      </w:r>
      <w:r w:rsidR="00B34FC7">
        <w:instrText>ADDIN CSL_CITATION {"citationItems":[{"id":"ITEM-1","itemData":{"author":[{"dropping-particle":"","family":"Slameto","given":"","non-dropping-particle":"","parse-names":false,"suffix":""}],"id":"ITEM-1","issued":{"date-parts":[["2010"]]},"publisher":"Rineka Cipta","publisher-place":"Jakarta","title":"Belajar dan Faktor-Faktor yang Mempengaruhi","type":"book"},"uris":["http://www.mendeley.com/documents/?uuid=42abe46b-6768-48b4-aa47-48428cc11c54"]}],"mendeley":{"formattedCitation":"(Slameto 2010)","plainTextFormattedCitation":"(Slameto 2010)","previouslyFormattedCitation":"(Slameto 2010)"},"properties":{"noteIndex":0},"schema":"https://github.com/citation-style-language/schema/raw/master/csl-citation.json"}</w:instrText>
      </w:r>
      <w:r w:rsidR="00B34FC7">
        <w:fldChar w:fldCharType="separate"/>
      </w:r>
      <w:r w:rsidR="00B34FC7" w:rsidRPr="00B34FC7">
        <w:rPr>
          <w:noProof/>
        </w:rPr>
        <w:t>(Slameto 2010)</w:t>
      </w:r>
      <w:r w:rsidR="00B34FC7">
        <w:fldChar w:fldCharType="end"/>
      </w:r>
      <w:r>
        <w:t>.</w:t>
      </w:r>
    </w:p>
    <w:p w14:paraId="6A386C82" w14:textId="77777777" w:rsidR="00F74CBE" w:rsidRDefault="00F74CBE" w:rsidP="00F74CBE">
      <w:pPr>
        <w:pStyle w:val="BodyText"/>
        <w:ind w:left="567" w:right="122"/>
        <w:jc w:val="both"/>
      </w:pPr>
    </w:p>
    <w:p w14:paraId="1B2BFD41" w14:textId="192D93E8" w:rsidR="00ED79C3" w:rsidRPr="00E66939" w:rsidRDefault="007234BD" w:rsidP="00F74CBE">
      <w:pPr>
        <w:pStyle w:val="BodyText"/>
        <w:spacing w:line="360" w:lineRule="auto"/>
        <w:ind w:right="116" w:firstLine="548"/>
        <w:jc w:val="both"/>
      </w:pPr>
      <w:r>
        <w:t>Bahwa faktor-faktor yang mempengaruhi pembentukan dan perkembangan konsep diri siswa dibedakan menjadi dua faktor yaitu faktor internal yang berasal dari</w:t>
      </w:r>
      <w:r w:rsidR="006F0050">
        <w:t xml:space="preserve"> dalam diri dan faktor eksternal yang berasal dari luar diri. Faktor yang berasal dari dalam diri meliputi kompetensi, pengalaman, aktualisasi diri, perasaan, kebajikan, citra fisik. Sedangkan faktor yang berasal dari luar diri meliputi orang tua, faktor sosial, keterbatasan ekonomi, dan kelas sosial. Dan kurangnya penguatan yang diberikan guru Pendidikan Agama Islam seperti pada metode penguatannya atau cara memberikan penguatannya</w:t>
      </w:r>
      <w:r w:rsidR="00B34FC7">
        <w:t xml:space="preserve"> </w:t>
      </w:r>
      <w:r w:rsidR="005D1D23">
        <w:fldChar w:fldCharType="begin" w:fldLock="1"/>
      </w:r>
      <w:r w:rsidR="005D1D23">
        <w:instrText>ADDIN CSL_CITATION {"citationItems":[{"id":"ITEM-1","itemData":{"author":[{"dropping-particle":"","family":"Puspasari","given":"Amaryllia","non-dropping-particle":"","parse-names":false,"suffix":""}],"id":"ITEM-1","issued":{"date-parts":[["2007"]]},"publisher":"PT Alek Media Komputindo","publisher-place":"Jakarta","title":"Mengukur Konsep Diri Anak","type":"chapter"},"uris":["http://www.mendeley.com/documents/?uuid=3ba08438-a231-4550-b99f-ff53cc64d71f"]}],"mendeley":{"formattedCitation":"(Puspasari 2007)","plainTextFormattedCitation":"(Puspasari 2007)","previouslyFormattedCitation":"(Puspasari 2007)"},"properties":{"noteIndex":0},"schema":"https://github.com/citation-style-language/schema/raw/master/csl-citation.json"}</w:instrText>
      </w:r>
      <w:r w:rsidR="005D1D23">
        <w:fldChar w:fldCharType="separate"/>
      </w:r>
      <w:r w:rsidR="005D1D23" w:rsidRPr="005D1D23">
        <w:rPr>
          <w:noProof/>
        </w:rPr>
        <w:t>(Puspasari 2007)</w:t>
      </w:r>
      <w:r w:rsidR="005D1D23">
        <w:fldChar w:fldCharType="end"/>
      </w:r>
      <w:r w:rsidR="005D1D23">
        <w:rPr>
          <w:vertAlign w:val="superscript"/>
        </w:rPr>
        <w:t>.</w:t>
      </w:r>
    </w:p>
    <w:p w14:paraId="54F40027" w14:textId="77777777" w:rsidR="00872C6D" w:rsidRDefault="00872C6D" w:rsidP="00872C6D">
      <w:pPr>
        <w:pStyle w:val="BodyText"/>
      </w:pPr>
      <w:r>
        <w:t>Adapun bentuk penguatan terdiri atas penguatan verbal dan non verbal:</w:t>
      </w:r>
    </w:p>
    <w:p w14:paraId="2FB6B3BB" w14:textId="77777777" w:rsidR="00872C6D" w:rsidRDefault="00872C6D" w:rsidP="003D196A">
      <w:pPr>
        <w:pStyle w:val="BodyText"/>
        <w:spacing w:line="360" w:lineRule="auto"/>
      </w:pPr>
    </w:p>
    <w:p w14:paraId="6F834DED" w14:textId="54183B1C" w:rsidR="00872C6D" w:rsidRPr="00E66939" w:rsidRDefault="00872C6D" w:rsidP="003D196A">
      <w:pPr>
        <w:pStyle w:val="ListParagraph"/>
        <w:numPr>
          <w:ilvl w:val="3"/>
          <w:numId w:val="2"/>
        </w:numPr>
        <w:tabs>
          <w:tab w:val="left" w:pos="1134"/>
        </w:tabs>
        <w:spacing w:line="360" w:lineRule="auto"/>
        <w:ind w:left="567" w:hanging="567"/>
        <w:rPr>
          <w:i/>
          <w:sz w:val="24"/>
        </w:rPr>
      </w:pPr>
      <w:r>
        <w:rPr>
          <w:i/>
          <w:sz w:val="24"/>
        </w:rPr>
        <w:t>Penguatan</w:t>
      </w:r>
      <w:r>
        <w:rPr>
          <w:i/>
          <w:spacing w:val="-1"/>
          <w:sz w:val="24"/>
        </w:rPr>
        <w:t xml:space="preserve"> </w:t>
      </w:r>
      <w:r>
        <w:rPr>
          <w:i/>
          <w:sz w:val="24"/>
        </w:rPr>
        <w:t>verbal</w:t>
      </w:r>
    </w:p>
    <w:p w14:paraId="0F765466" w14:textId="77777777" w:rsidR="003D196A" w:rsidRDefault="00872C6D" w:rsidP="003D196A">
      <w:pPr>
        <w:pStyle w:val="BodyText"/>
        <w:spacing w:line="360" w:lineRule="auto"/>
        <w:ind w:left="567" w:right="116" w:firstLine="720"/>
        <w:jc w:val="both"/>
      </w:pPr>
      <w:r>
        <w:t>Penguatan verbal adalah penguatan yang dilakukan oleh guru melalui ungkapan atau kata-kata dengan menggunakan kalimat pujian, penghargaan, persetujuan dan sebagainya. Misalnya “bagus”, “bagus sekali”, “pintar”, “seratus untuk kamu”, penguatan verbal dapat diberikan dalam bentuk pujian dan penghargaan.</w:t>
      </w:r>
      <w:r w:rsidR="00E66939">
        <w:t xml:space="preserve"> </w:t>
      </w:r>
    </w:p>
    <w:p w14:paraId="600C6A4E" w14:textId="19A2A3E5" w:rsidR="00E66939" w:rsidRDefault="00872C6D" w:rsidP="003D196A">
      <w:pPr>
        <w:pStyle w:val="BodyText"/>
        <w:spacing w:line="360" w:lineRule="auto"/>
        <w:ind w:left="567" w:right="116" w:firstLine="720"/>
        <w:jc w:val="both"/>
      </w:pPr>
      <w:r>
        <w:lastRenderedPageBreak/>
        <w:t>Pujian adalah alat motivasi yang positif, setiap orang senang dipuji, tidak peduli tua atau muda, bahkan anak-anak pun senang dipuji atas sesuatu pekerjaan yang telah dikerjakan dengan baik. Dengan pujian, maka orang yang dipuji akan merasa bangga, karena hasil kerjanya mendapat pujian dari orang lain. Seperti kata-kata “kerjamu bagus”, “kerjamu rapi”, “selamat sang juara   baru”.   Melalui   kata-kata   itu,   siswa   akan  merasa</w:t>
      </w:r>
      <w:r>
        <w:rPr>
          <w:spacing w:val="-15"/>
        </w:rPr>
        <w:t xml:space="preserve"> </w:t>
      </w:r>
      <w:r>
        <w:t>tersanjung  dan</w:t>
      </w:r>
      <w:r w:rsidR="00E66939">
        <w:t xml:space="preserve"> </w:t>
      </w:r>
      <w:r>
        <w:t>berbesar hati, sehinnga ia akan merasa puas dan terdorong untuk aktif belajar.</w:t>
      </w:r>
    </w:p>
    <w:p w14:paraId="746A60DA" w14:textId="77777777" w:rsidR="003D196A" w:rsidRDefault="00872C6D" w:rsidP="003D196A">
      <w:pPr>
        <w:pStyle w:val="BodyText"/>
        <w:spacing w:line="360" w:lineRule="auto"/>
        <w:ind w:left="567" w:right="116" w:firstLine="720"/>
        <w:jc w:val="both"/>
      </w:pPr>
      <w:r>
        <w:t>Pada umumnya memuji atau memberi penghargaan kepada anak untuk perilaku yang baik, akan membuat mereka sombong, namun sebaliknya apabila digunakan dengan cara-cara yang positif dalam bentuk pujian, dorongan, atau kritik yang seimbang yang dilakukan di sekolah, renspons yang positif, hal ini akan menjadi kesan tersendiri bagi siswa.</w:t>
      </w:r>
    </w:p>
    <w:p w14:paraId="56198CA9" w14:textId="71473048" w:rsidR="00872C6D" w:rsidRDefault="00872C6D" w:rsidP="003D196A">
      <w:pPr>
        <w:pStyle w:val="BodyText"/>
        <w:spacing w:line="360" w:lineRule="auto"/>
        <w:ind w:left="567" w:right="116" w:firstLine="720"/>
        <w:jc w:val="both"/>
      </w:pPr>
      <w:r>
        <w:t>Seorang guru yang baik haruslah memuji siswanya. Jika ia melihat ada kebaikan dari metode yang ditempuhnya itu, yaitu dengan mengtakan kepadanya kata-kata “bagus”, “semoga Allah memberkahimu”, atau dengan ucapan “kamu siswa yang baik”. Maka hal itulah yang dapat menyemangatkan jiwa murid, sehimgga meninggalkan kesan yang baik dalam dirinya. Sehingga, pujian dan motivasi sang guru membuat siswa lebih mencintai guru dan sekolahnya, dan membuka hatinya untuk lebih giat belajar serta antusias dalam mengikuti pelajaran</w:t>
      </w:r>
      <w:r w:rsidR="005D1D23">
        <w:t xml:space="preserve"> </w:t>
      </w:r>
      <w:r w:rsidR="005D1D23">
        <w:fldChar w:fldCharType="begin" w:fldLock="1"/>
      </w:r>
      <w:r w:rsidR="005D1D23">
        <w:instrText>ADDIN CSL_CITATION {"citationItems":[{"id":"ITEM-1","itemData":{"author":[{"dropping-particle":"","family":"Fuad bin Abdul Aziz Al-Syalhab","given":"","non-dropping-particle":"","parse-names":false,"suffix":""}],"id":"ITEM-1","issued":{"date-parts":[["2005"]]},"page":"63","publisher":"Zikrul Hakim","publisher-place":"Jakarta","title":"Panduan Praktis Bagi Para Pendidik, Quantum Teaching","type":"chapter"},"uris":["http://www.mendeley.com/documents/?uuid=c3b42599-0b5a-4c67-8443-c4be4ecad3f0"]}],"mendeley":{"formattedCitation":"(Fuad bin Abdul Aziz Al-Syalhab 2005)","plainTextFormattedCitation":"(Fuad bin Abdul Aziz Al-Syalhab 2005)","previouslyFormattedCitation":"(Fuad bin Abdul Aziz Al-Syalhab 2005)"},"properties":{"noteIndex":0},"schema":"https://github.com/citation-style-language/schema/raw/master/csl-citation.json"}</w:instrText>
      </w:r>
      <w:r w:rsidR="005D1D23">
        <w:fldChar w:fldCharType="separate"/>
      </w:r>
      <w:r w:rsidR="005D1D23" w:rsidRPr="005D1D23">
        <w:rPr>
          <w:noProof/>
        </w:rPr>
        <w:t>(Fuad bin Abdul Aziz Al-Syalhab 2005)</w:t>
      </w:r>
      <w:r w:rsidR="005D1D23">
        <w:fldChar w:fldCharType="end"/>
      </w:r>
      <w:r>
        <w:t>.</w:t>
      </w:r>
    </w:p>
    <w:p w14:paraId="0C88DA6C" w14:textId="7F157F5B" w:rsidR="00872C6D" w:rsidRPr="003D196A" w:rsidRDefault="00872C6D" w:rsidP="003D196A">
      <w:pPr>
        <w:pStyle w:val="ListParagraph"/>
        <w:numPr>
          <w:ilvl w:val="3"/>
          <w:numId w:val="2"/>
        </w:numPr>
        <w:tabs>
          <w:tab w:val="left" w:pos="1134"/>
        </w:tabs>
        <w:spacing w:line="360" w:lineRule="auto"/>
        <w:ind w:hanging="834"/>
        <w:rPr>
          <w:i/>
          <w:sz w:val="24"/>
        </w:rPr>
      </w:pPr>
      <w:r>
        <w:rPr>
          <w:i/>
          <w:sz w:val="24"/>
        </w:rPr>
        <w:t>Penguatan non</w:t>
      </w:r>
      <w:r>
        <w:rPr>
          <w:i/>
          <w:spacing w:val="-1"/>
          <w:sz w:val="24"/>
        </w:rPr>
        <w:t xml:space="preserve"> </w:t>
      </w:r>
      <w:r>
        <w:rPr>
          <w:i/>
          <w:sz w:val="24"/>
        </w:rPr>
        <w:t>verbal</w:t>
      </w:r>
    </w:p>
    <w:p w14:paraId="79301202" w14:textId="77777777" w:rsidR="00872C6D" w:rsidRDefault="00872C6D" w:rsidP="003D196A">
      <w:pPr>
        <w:pStyle w:val="BodyText"/>
        <w:spacing w:line="360" w:lineRule="auto"/>
        <w:ind w:left="1401" w:right="126" w:firstLine="720"/>
        <w:jc w:val="both"/>
      </w:pPr>
      <w:r>
        <w:t>Penguatan non verbal adalah penguatan yang diungkapkan melalui bahasa isyarat yang meliputi:</w:t>
      </w:r>
    </w:p>
    <w:p w14:paraId="7BC249DB" w14:textId="356CF72A" w:rsidR="00872C6D" w:rsidRPr="00E66939" w:rsidRDefault="00872C6D" w:rsidP="003D196A">
      <w:pPr>
        <w:pStyle w:val="ListParagraph"/>
        <w:numPr>
          <w:ilvl w:val="4"/>
          <w:numId w:val="2"/>
        </w:numPr>
        <w:tabs>
          <w:tab w:val="left" w:pos="1681"/>
        </w:tabs>
        <w:spacing w:line="360" w:lineRule="auto"/>
        <w:ind w:hanging="280"/>
        <w:rPr>
          <w:sz w:val="24"/>
        </w:rPr>
      </w:pPr>
      <w:r>
        <w:rPr>
          <w:sz w:val="24"/>
        </w:rPr>
        <w:t>Penguatan gerak</w:t>
      </w:r>
      <w:r>
        <w:rPr>
          <w:spacing w:val="-1"/>
          <w:sz w:val="24"/>
        </w:rPr>
        <w:t xml:space="preserve"> </w:t>
      </w:r>
      <w:r>
        <w:rPr>
          <w:sz w:val="24"/>
        </w:rPr>
        <w:t>isyarat</w:t>
      </w:r>
    </w:p>
    <w:p w14:paraId="4F73BCC6" w14:textId="4B129C3F" w:rsidR="00E66939" w:rsidRDefault="00872C6D" w:rsidP="003D196A">
      <w:pPr>
        <w:pStyle w:val="BodyText"/>
        <w:spacing w:line="360" w:lineRule="auto"/>
        <w:ind w:left="1681" w:right="118" w:firstLine="428"/>
        <w:jc w:val="both"/>
      </w:pPr>
      <w:r>
        <w:t>Gerakan tubuh dalam bentuk mimik yang cerah, senyuman, mengangguk, acungan jempol, tepuk tangan, menaikkan bahu, geleng- geleng kepala, menaikkan tangan, dan lain-lain adalah sejumlah gerakan tubuh yang dapat memberikan umpan balik dari siswa.</w:t>
      </w:r>
      <w:r w:rsidR="00E66939">
        <w:t xml:space="preserve"> Ekspresi wajah juga merupakan suatu isyarat. Banyak para guru yang tidak menyadari hal ini, padahal metode ini merupakan ekspresi atas ketidak senangan ataupun juga kerelaan daripada ucapan atau tindakan tertentu.</w:t>
      </w:r>
    </w:p>
    <w:p w14:paraId="74E3D6CB" w14:textId="10AEEE9B" w:rsidR="00E66939" w:rsidRDefault="00E66939" w:rsidP="003D196A">
      <w:pPr>
        <w:pStyle w:val="BodyText"/>
        <w:spacing w:line="360" w:lineRule="auto"/>
        <w:ind w:left="2109"/>
        <w:jc w:val="both"/>
      </w:pPr>
      <w:r>
        <w:t>Penguatan gerak isyarat ini dapat dilakukan dalam</w:t>
      </w:r>
      <w:r>
        <w:rPr>
          <w:spacing w:val="53"/>
        </w:rPr>
        <w:t xml:space="preserve"> </w:t>
      </w:r>
      <w:r>
        <w:t>bentuk: “</w:t>
      </w:r>
      <w:r>
        <w:rPr>
          <w:w w:val="92"/>
        </w:rPr>
        <w:t>p</w:t>
      </w:r>
      <w:r>
        <w:rPr>
          <w:spacing w:val="1"/>
          <w:w w:val="92"/>
        </w:rPr>
        <w:t>a</w:t>
      </w:r>
      <w:r>
        <w:t>nd</w:t>
      </w:r>
      <w:r>
        <w:rPr>
          <w:spacing w:val="1"/>
        </w:rPr>
        <w:t>a</w:t>
      </w:r>
      <w:r>
        <w:t>n</w:t>
      </w:r>
      <w:r>
        <w:rPr>
          <w:spacing w:val="-5"/>
        </w:rPr>
        <w:t>g</w:t>
      </w:r>
      <w:r>
        <w:rPr>
          <w:spacing w:val="1"/>
        </w:rPr>
        <w:t>a</w:t>
      </w:r>
      <w:r>
        <w:t xml:space="preserve">n </w:t>
      </w:r>
      <w:r>
        <w:rPr>
          <w:spacing w:val="-5"/>
        </w:rPr>
        <w:t xml:space="preserve"> </w:t>
      </w:r>
      <w:r>
        <w:rPr>
          <w:spacing w:val="1"/>
        </w:rPr>
        <w:lastRenderedPageBreak/>
        <w:t>taj</w:t>
      </w:r>
      <w:r>
        <w:rPr>
          <w:spacing w:val="-3"/>
        </w:rPr>
        <w:t>a</w:t>
      </w:r>
      <w:r>
        <w:rPr>
          <w:spacing w:val="1"/>
        </w:rPr>
        <w:t>m</w:t>
      </w:r>
      <w:r>
        <w:rPr>
          <w:w w:val="42"/>
        </w:rPr>
        <w:t>””</w:t>
      </w:r>
      <w:r>
        <w:t xml:space="preserve"> </w:t>
      </w:r>
      <w:r>
        <w:rPr>
          <w:spacing w:val="-5"/>
        </w:rPr>
        <w:t xml:space="preserve"> </w:t>
      </w:r>
      <w:r>
        <w:rPr>
          <w:spacing w:val="-2"/>
        </w:rPr>
        <w:t>s</w:t>
      </w:r>
      <w:r>
        <w:rPr>
          <w:spacing w:val="1"/>
        </w:rPr>
        <w:t>e</w:t>
      </w:r>
      <w:r>
        <w:t>b</w:t>
      </w:r>
      <w:r>
        <w:rPr>
          <w:spacing w:val="1"/>
        </w:rPr>
        <w:t>a</w:t>
      </w:r>
      <w:r>
        <w:rPr>
          <w:spacing w:val="-5"/>
        </w:rPr>
        <w:t>g</w:t>
      </w:r>
      <w:r>
        <w:rPr>
          <w:spacing w:val="1"/>
        </w:rPr>
        <w:t>a</w:t>
      </w:r>
      <w:r>
        <w:t xml:space="preserve">i </w:t>
      </w:r>
      <w:r>
        <w:rPr>
          <w:spacing w:val="-4"/>
        </w:rPr>
        <w:t xml:space="preserve"> </w:t>
      </w:r>
      <w:r>
        <w:rPr>
          <w:spacing w:val="1"/>
        </w:rPr>
        <w:t>e</w:t>
      </w:r>
      <w:r>
        <w:t>k</w:t>
      </w:r>
      <w:r>
        <w:rPr>
          <w:spacing w:val="-2"/>
        </w:rPr>
        <w:t>s</w:t>
      </w:r>
      <w:r>
        <w:t>pr</w:t>
      </w:r>
      <w:r>
        <w:rPr>
          <w:spacing w:val="1"/>
        </w:rPr>
        <w:t>e</w:t>
      </w:r>
      <w:r>
        <w:rPr>
          <w:spacing w:val="-2"/>
        </w:rPr>
        <w:t>s</w:t>
      </w:r>
      <w:r>
        <w:t xml:space="preserve">i </w:t>
      </w:r>
      <w:r>
        <w:rPr>
          <w:spacing w:val="-4"/>
        </w:rPr>
        <w:t xml:space="preserve"> </w:t>
      </w:r>
      <w:r>
        <w:rPr>
          <w:spacing w:val="-5"/>
        </w:rPr>
        <w:t>d</w:t>
      </w:r>
      <w:r>
        <w:rPr>
          <w:spacing w:val="1"/>
        </w:rPr>
        <w:t>a</w:t>
      </w:r>
      <w:r>
        <w:t xml:space="preserve">ri </w:t>
      </w:r>
      <w:r>
        <w:rPr>
          <w:spacing w:val="-7"/>
        </w:rPr>
        <w:t xml:space="preserve"> </w:t>
      </w:r>
      <w:r>
        <w:rPr>
          <w:spacing w:val="7"/>
        </w:rPr>
        <w:t>p</w:t>
      </w:r>
      <w:r>
        <w:rPr>
          <w:spacing w:val="1"/>
        </w:rPr>
        <w:t>e</w:t>
      </w:r>
      <w:r>
        <w:t>n</w:t>
      </w:r>
      <w:r>
        <w:rPr>
          <w:spacing w:val="1"/>
        </w:rPr>
        <w:t>ce</w:t>
      </w:r>
      <w:r>
        <w:rPr>
          <w:spacing w:val="-5"/>
        </w:rPr>
        <w:t>g</w:t>
      </w:r>
      <w:r>
        <w:rPr>
          <w:spacing w:val="1"/>
        </w:rPr>
        <w:t>a</w:t>
      </w:r>
      <w:r>
        <w:t>h</w:t>
      </w:r>
      <w:r>
        <w:rPr>
          <w:spacing w:val="1"/>
        </w:rPr>
        <w:t>a</w:t>
      </w:r>
      <w:r>
        <w:t xml:space="preserve">n </w:t>
      </w:r>
      <w:r>
        <w:rPr>
          <w:spacing w:val="-5"/>
        </w:rPr>
        <w:t xml:space="preserve"> </w:t>
      </w:r>
      <w:r>
        <w:t>d</w:t>
      </w:r>
      <w:r>
        <w:rPr>
          <w:spacing w:val="1"/>
        </w:rPr>
        <w:t>a</w:t>
      </w:r>
      <w:r>
        <w:t xml:space="preserve">n </w:t>
      </w:r>
      <w:r>
        <w:rPr>
          <w:spacing w:val="-5"/>
        </w:rPr>
        <w:t xml:space="preserve"> </w:t>
      </w:r>
      <w:r>
        <w:rPr>
          <w:spacing w:val="-2"/>
        </w:rPr>
        <w:t>p</w:t>
      </w:r>
      <w:r>
        <w:rPr>
          <w:spacing w:val="-5"/>
        </w:rPr>
        <w:t>e</w:t>
      </w:r>
      <w:r>
        <w:rPr>
          <w:spacing w:val="-2"/>
        </w:rPr>
        <w:t>l</w:t>
      </w:r>
      <w:r>
        <w:rPr>
          <w:spacing w:val="-1"/>
        </w:rPr>
        <w:t>a</w:t>
      </w:r>
      <w:r>
        <w:rPr>
          <w:spacing w:val="-2"/>
        </w:rPr>
        <w:t>n</w:t>
      </w:r>
      <w:r>
        <w:rPr>
          <w:spacing w:val="-7"/>
        </w:rPr>
        <w:t>gg</w:t>
      </w:r>
      <w:r>
        <w:rPr>
          <w:spacing w:val="-1"/>
        </w:rPr>
        <w:t>a</w:t>
      </w:r>
      <w:r>
        <w:rPr>
          <w:spacing w:val="-2"/>
        </w:rPr>
        <w:t>r</w:t>
      </w:r>
      <w:r>
        <w:rPr>
          <w:spacing w:val="-1"/>
        </w:rPr>
        <w:t>a</w:t>
      </w:r>
      <w:r>
        <w:rPr>
          <w:spacing w:val="-2"/>
        </w:rPr>
        <w:t>n,</w:t>
      </w:r>
      <w:r>
        <w:t xml:space="preserve"> atau</w:t>
      </w:r>
      <w:r>
        <w:rPr>
          <w:spacing w:val="-30"/>
        </w:rPr>
        <w:t xml:space="preserve"> </w:t>
      </w:r>
      <w:r>
        <w:t>juga</w:t>
      </w:r>
      <w:r>
        <w:rPr>
          <w:spacing w:val="-29"/>
        </w:rPr>
        <w:t xml:space="preserve"> </w:t>
      </w:r>
      <w:r>
        <w:t>dengan</w:t>
      </w:r>
      <w:r>
        <w:rPr>
          <w:spacing w:val="-29"/>
        </w:rPr>
        <w:t xml:space="preserve"> </w:t>
      </w:r>
      <w:r>
        <w:t>menggunakan</w:t>
      </w:r>
      <w:r>
        <w:rPr>
          <w:spacing w:val="-30"/>
        </w:rPr>
        <w:t xml:space="preserve"> </w:t>
      </w:r>
      <w:r>
        <w:t>„senyuman‟</w:t>
      </w:r>
      <w:r>
        <w:rPr>
          <w:spacing w:val="-29"/>
        </w:rPr>
        <w:t xml:space="preserve"> </w:t>
      </w:r>
      <w:r>
        <w:t>dan</w:t>
      </w:r>
      <w:r>
        <w:rPr>
          <w:spacing w:val="-30"/>
        </w:rPr>
        <w:t xml:space="preserve"> </w:t>
      </w:r>
      <w:r>
        <w:t>„wajah</w:t>
      </w:r>
      <w:r>
        <w:rPr>
          <w:spacing w:val="-29"/>
        </w:rPr>
        <w:t xml:space="preserve"> </w:t>
      </w:r>
      <w:r>
        <w:t>ceria‟.</w:t>
      </w:r>
      <w:r>
        <w:rPr>
          <w:spacing w:val="-29"/>
        </w:rPr>
        <w:t xml:space="preserve"> </w:t>
      </w:r>
      <w:r>
        <w:rPr>
          <w:spacing w:val="-9"/>
        </w:rPr>
        <w:t xml:space="preserve">Penguatan </w:t>
      </w:r>
      <w:r>
        <w:t>gerak isyarat ini sangat erat kaitannya dengan penguatan verbal, karena dalam penggunaannya sering sekali dikombinasikan, misalnya ketika guru mengucapkan, „bagus! Bagus sekali!, guru menunjukkan ekspresi wajah ceria yang menunjukkan rasa kerelaan dan kepuasan guru terhadap aktifitas atau respon</w:t>
      </w:r>
      <w:r>
        <w:rPr>
          <w:spacing w:val="-3"/>
        </w:rPr>
        <w:t xml:space="preserve"> </w:t>
      </w:r>
      <w:r>
        <w:t>siswa.</w:t>
      </w:r>
    </w:p>
    <w:p w14:paraId="130A71D2" w14:textId="11D66B6E" w:rsidR="00E66939" w:rsidRPr="003D196A" w:rsidRDefault="00E66939" w:rsidP="003D196A">
      <w:pPr>
        <w:pStyle w:val="ListParagraph"/>
        <w:numPr>
          <w:ilvl w:val="4"/>
          <w:numId w:val="2"/>
        </w:numPr>
        <w:tabs>
          <w:tab w:val="left" w:pos="1681"/>
        </w:tabs>
        <w:spacing w:line="360" w:lineRule="auto"/>
        <w:ind w:hanging="280"/>
        <w:jc w:val="both"/>
        <w:rPr>
          <w:sz w:val="24"/>
        </w:rPr>
      </w:pPr>
      <w:r>
        <w:rPr>
          <w:sz w:val="24"/>
        </w:rPr>
        <w:t>Penguatan</w:t>
      </w:r>
      <w:r>
        <w:rPr>
          <w:spacing w:val="-1"/>
          <w:sz w:val="24"/>
        </w:rPr>
        <w:t xml:space="preserve"> </w:t>
      </w:r>
      <w:r>
        <w:rPr>
          <w:sz w:val="24"/>
        </w:rPr>
        <w:t>pendekatan</w:t>
      </w:r>
    </w:p>
    <w:p w14:paraId="5ADACAD8" w14:textId="2E86DCDE" w:rsidR="00E66939" w:rsidRPr="003D196A" w:rsidRDefault="00E66939" w:rsidP="003D196A">
      <w:pPr>
        <w:pStyle w:val="BodyText"/>
        <w:spacing w:line="360" w:lineRule="auto"/>
        <w:ind w:left="1681" w:right="118" w:firstLine="428"/>
        <w:jc w:val="both"/>
      </w:pPr>
      <w:r>
        <w:t>Penguatan dengan cara mendekati ialah guru mendekati siswa untuk menyatakan adanya perhatian siswa untuk menyatakan adanya perhatian dan kegembiraan terhadap hasil pekerjaannya, tingkah laku dan penampilan siswa. Misalnya guru berdiri di samping siswa, berjalan mendekati siswa merasa gembira atau mendapatkan kesan tersendiri apabila guru mendekatinya dengan duduk di sampingnya atau mendekati dengan maksut memberikan perhatian, dan ingin melihat hasil kerja siswa.</w:t>
      </w:r>
    </w:p>
    <w:p w14:paraId="447E51D6" w14:textId="21ED7AA5" w:rsidR="00E66939" w:rsidRPr="003D196A" w:rsidRDefault="00E66939" w:rsidP="003D196A">
      <w:pPr>
        <w:pStyle w:val="ListParagraph"/>
        <w:numPr>
          <w:ilvl w:val="4"/>
          <w:numId w:val="2"/>
        </w:numPr>
        <w:tabs>
          <w:tab w:val="left" w:pos="1681"/>
        </w:tabs>
        <w:spacing w:line="360" w:lineRule="auto"/>
        <w:ind w:hanging="280"/>
        <w:jc w:val="both"/>
        <w:rPr>
          <w:sz w:val="24"/>
        </w:rPr>
      </w:pPr>
      <w:r>
        <w:rPr>
          <w:sz w:val="24"/>
        </w:rPr>
        <w:t>Penguatan dengan</w:t>
      </w:r>
      <w:r>
        <w:rPr>
          <w:spacing w:val="-8"/>
          <w:sz w:val="24"/>
        </w:rPr>
        <w:t xml:space="preserve"> </w:t>
      </w:r>
      <w:r>
        <w:rPr>
          <w:sz w:val="24"/>
        </w:rPr>
        <w:t>sentuhan</w:t>
      </w:r>
    </w:p>
    <w:p w14:paraId="3D1654AF" w14:textId="77777777" w:rsidR="00E66939" w:rsidRDefault="00E66939" w:rsidP="003D196A">
      <w:pPr>
        <w:pStyle w:val="BodyText"/>
        <w:spacing w:line="360" w:lineRule="auto"/>
        <w:ind w:left="1681" w:right="111" w:firstLine="428"/>
        <w:jc w:val="both"/>
      </w:pPr>
      <w:r>
        <w:t>Guru dapat menyatakan persetujuan dan penghargaan terhadap siswa atas usaha dan penampilannya dengan cara menepuk pundak, menjabat tangan atau mengangkat tangan siswa yang menang dalam pertandingan atau prestasi di kelas, membelai kepala siswa sebagai suatu tanda kebanggaan, dan lain-lain. Penggunaan penguatan dengan sentuhan harus bijaksana artinya dipertimbangkan umur, jenis kelamin, dan lain-lain, agar tidak menimbulkan hal-hal yang</w:t>
      </w:r>
      <w:r>
        <w:rPr>
          <w:spacing w:val="-3"/>
        </w:rPr>
        <w:t xml:space="preserve"> </w:t>
      </w:r>
      <w:r>
        <w:t>negetif.</w:t>
      </w:r>
    </w:p>
    <w:p w14:paraId="65A3988C" w14:textId="5BF4A665" w:rsidR="00E66939" w:rsidRPr="003D196A" w:rsidRDefault="00E66939" w:rsidP="003D196A">
      <w:pPr>
        <w:pStyle w:val="ListParagraph"/>
        <w:numPr>
          <w:ilvl w:val="4"/>
          <w:numId w:val="2"/>
        </w:numPr>
        <w:tabs>
          <w:tab w:val="left" w:pos="1681"/>
        </w:tabs>
        <w:spacing w:line="360" w:lineRule="auto"/>
        <w:ind w:hanging="280"/>
        <w:jc w:val="both"/>
        <w:rPr>
          <w:sz w:val="24"/>
        </w:rPr>
      </w:pPr>
      <w:r>
        <w:rPr>
          <w:sz w:val="24"/>
        </w:rPr>
        <w:t>Penguatan dengan penguatan yang</w:t>
      </w:r>
      <w:r>
        <w:rPr>
          <w:spacing w:val="-4"/>
          <w:sz w:val="24"/>
        </w:rPr>
        <w:t xml:space="preserve"> </w:t>
      </w:r>
      <w:r>
        <w:rPr>
          <w:sz w:val="24"/>
        </w:rPr>
        <w:t>menyenangkan</w:t>
      </w:r>
    </w:p>
    <w:p w14:paraId="502013F7" w14:textId="53A05CF6" w:rsidR="00E66939" w:rsidRDefault="00E66939" w:rsidP="003D196A">
      <w:pPr>
        <w:pStyle w:val="BodyText"/>
        <w:spacing w:line="360" w:lineRule="auto"/>
        <w:ind w:left="1681" w:right="115" w:firstLine="428"/>
        <w:jc w:val="both"/>
      </w:pPr>
      <w:r>
        <w:t>Guru dapat menggunakan kegiatan-kegiatan atau tugas-tugas yang disenangi oleh siswa sebagai penguatan. Misalnya seorang siswa yang memperlihatkan kemajuannya dalam bidang tarik suara (Qasidah), ditunjuk untuk memperlihatkan kemampuannya di depan kelas pada waktu-waktu yang senggang, atau diperbolehkan menggunakan alat-alat musik yang ada di sekolah pada jam-jam bebas.</w:t>
      </w:r>
    </w:p>
    <w:p w14:paraId="4A1B3543" w14:textId="10D73AC3" w:rsidR="003D196A" w:rsidRDefault="003D196A" w:rsidP="003D196A">
      <w:pPr>
        <w:pStyle w:val="BodyText"/>
        <w:spacing w:line="360" w:lineRule="auto"/>
        <w:ind w:left="1681" w:right="115" w:firstLine="428"/>
        <w:jc w:val="both"/>
      </w:pPr>
    </w:p>
    <w:p w14:paraId="2BF60223" w14:textId="77777777" w:rsidR="003D196A" w:rsidRDefault="003D196A" w:rsidP="003D196A">
      <w:pPr>
        <w:pStyle w:val="BodyText"/>
        <w:spacing w:line="360" w:lineRule="auto"/>
        <w:ind w:left="1681" w:right="115" w:firstLine="428"/>
        <w:jc w:val="both"/>
      </w:pPr>
    </w:p>
    <w:p w14:paraId="2999CBD0" w14:textId="06B7B5C7" w:rsidR="00E66939" w:rsidRPr="003D196A" w:rsidRDefault="00E66939" w:rsidP="003D196A">
      <w:pPr>
        <w:pStyle w:val="ListParagraph"/>
        <w:numPr>
          <w:ilvl w:val="4"/>
          <w:numId w:val="2"/>
        </w:numPr>
        <w:tabs>
          <w:tab w:val="left" w:pos="1681"/>
        </w:tabs>
        <w:spacing w:line="360" w:lineRule="auto"/>
        <w:ind w:hanging="280"/>
        <w:jc w:val="both"/>
        <w:rPr>
          <w:sz w:val="24"/>
        </w:rPr>
      </w:pPr>
      <w:r>
        <w:rPr>
          <w:sz w:val="24"/>
        </w:rPr>
        <w:t>Penguatan berupa simbol</w:t>
      </w:r>
    </w:p>
    <w:p w14:paraId="0C2CB6EB" w14:textId="266A23D4" w:rsidR="00E66939" w:rsidRDefault="00E66939" w:rsidP="003D196A">
      <w:pPr>
        <w:pStyle w:val="BodyText"/>
        <w:spacing w:line="360" w:lineRule="auto"/>
        <w:ind w:left="1681" w:right="112" w:firstLine="428"/>
        <w:jc w:val="both"/>
      </w:pPr>
      <w:r>
        <w:t>Penguatan ini berupa komentar tertulis pada buku siswa, yang bertujuan untuk memotivasi siswa untuk meningkatkan prestasinya, ataupun pesan-pesan lain yang dapat memberikan semangat kepada  siswa, seperti pemberian benda-benda yang tidak mahal tetapi mempunyai arti yang simbolis, seperti piagam, medali, sertifikat, tanda bintang,</w:t>
      </w:r>
      <w:r>
        <w:rPr>
          <w:spacing w:val="35"/>
        </w:rPr>
        <w:t xml:space="preserve"> </w:t>
      </w:r>
      <w:r>
        <w:t>stiker,</w:t>
      </w:r>
      <w:r>
        <w:rPr>
          <w:spacing w:val="35"/>
        </w:rPr>
        <w:t xml:space="preserve"> </w:t>
      </w:r>
      <w:r>
        <w:t>buku</w:t>
      </w:r>
      <w:r>
        <w:rPr>
          <w:spacing w:val="36"/>
        </w:rPr>
        <w:t xml:space="preserve"> </w:t>
      </w:r>
      <w:r>
        <w:t>bacaan,</w:t>
      </w:r>
      <w:r>
        <w:rPr>
          <w:spacing w:val="35"/>
        </w:rPr>
        <w:t xml:space="preserve"> </w:t>
      </w:r>
      <w:r>
        <w:t>dan</w:t>
      </w:r>
      <w:r>
        <w:rPr>
          <w:spacing w:val="36"/>
        </w:rPr>
        <w:t xml:space="preserve"> </w:t>
      </w:r>
      <w:r>
        <w:t>lain-lain.</w:t>
      </w:r>
      <w:r>
        <w:rPr>
          <w:spacing w:val="35"/>
        </w:rPr>
        <w:t xml:space="preserve"> </w:t>
      </w:r>
    </w:p>
    <w:p w14:paraId="4F4F4A8D" w14:textId="77777777" w:rsidR="003D196A" w:rsidRDefault="00E66939" w:rsidP="003D196A">
      <w:pPr>
        <w:pStyle w:val="BodyText"/>
        <w:spacing w:line="360" w:lineRule="auto"/>
        <w:ind w:right="125" w:firstLine="720"/>
        <w:jc w:val="both"/>
      </w:pPr>
      <w:r>
        <w:t>Setiap macam konsep diri mempunyai aspek fisik dan psikologis. Aspek fisik terjadi dari konsep yang dimiliki individu tentanng penampilannya, dan keadaan fisiknya menurut pendapat orang lain. Aspek psikologis terdiri dari konsep individu tentang kemampuan dan ketidakmampuannya, harga dirinya</w:t>
      </w:r>
      <w:r w:rsidR="003D196A">
        <w:t xml:space="preserve"> </w:t>
      </w:r>
      <w:r>
        <w:t>dalam bersosialisasi dengan orang lain, dan keberartian keberadaannya di mata orang lain.</w:t>
      </w:r>
    </w:p>
    <w:p w14:paraId="04BB2083" w14:textId="77777777" w:rsidR="003D196A" w:rsidRDefault="00E66939" w:rsidP="003D196A">
      <w:pPr>
        <w:pStyle w:val="BodyText"/>
        <w:spacing w:line="360" w:lineRule="auto"/>
        <w:ind w:right="125" w:firstLine="720"/>
        <w:jc w:val="both"/>
      </w:pPr>
      <w:r>
        <w:t>Konsep diri individu juga terdiri dari konsep diri yang positif dan konsep diri yang negatif. Apabila individu memandang dirinya secara positif, berarti ia memiliki konsep diri yang positif, namun sebaliknya apabila individu memandang dirinya secara negatif, maka berarti ia memiliki konsep diri yang negatif.</w:t>
      </w:r>
    </w:p>
    <w:p w14:paraId="2F36F192" w14:textId="77777777" w:rsidR="003D196A" w:rsidRDefault="00E66939" w:rsidP="003D196A">
      <w:pPr>
        <w:pStyle w:val="BodyText"/>
        <w:spacing w:line="360" w:lineRule="auto"/>
        <w:ind w:right="125" w:firstLine="720"/>
        <w:jc w:val="both"/>
      </w:pPr>
      <w:r>
        <w:t>Dalam konsep diri positif harus memiliki kesesuaian atau stabilitas. Stabilitas konsep diri memegang peranan penting dalam susunan pola kepribadian, kekurangan stabilitas dalam konsep diri dapat disebapkan oleh beberapa hal, diantaranya ialah konsep diri yang bertentangan akibat cara anak diperlakukan oleh orang yang penting dalam hidupnya, ketidakstabilan juga mungkin terjadi apabila terdapat kesenjangan nyata antara konsep diri anak sebenarnya dengan konsep diri yang ideal, karena konsep diri merupakan inti pola kepribadian, konsep ini mempengaruhi bentuk berbagai sifat.</w:t>
      </w:r>
    </w:p>
    <w:p w14:paraId="62D79364" w14:textId="77777777" w:rsidR="003D196A" w:rsidRDefault="00E66939" w:rsidP="003D196A">
      <w:pPr>
        <w:pStyle w:val="BodyText"/>
        <w:spacing w:line="360" w:lineRule="auto"/>
        <w:ind w:right="125" w:firstLine="720"/>
        <w:jc w:val="both"/>
      </w:pPr>
      <w:r>
        <w:t xml:space="preserve">Seseorang yang memiliki kepercayaan lebih akan dirinya, akan </w:t>
      </w:r>
      <w:r>
        <w:rPr>
          <w:spacing w:val="2"/>
        </w:rPr>
        <w:t xml:space="preserve">mencita- </w:t>
      </w:r>
      <w:r>
        <w:t>citakan sesuatu yang jauh di atas kemampuannya, sehingga kemungkinan mendapatkan kegagalan besar sekali. Orang yang mempunyai kepercayaan lebih juga akan menilai rendah kepada orang lain. Sebaliknya orang yang kurang percaya diri, akan banyak diliputi keraguan, ketidak beranian untuk bertindak, rasa rendah diri dan sebagainya. Gambaran diri sendiri, gambaran diri</w:t>
      </w:r>
      <w:r>
        <w:rPr>
          <w:spacing w:val="13"/>
        </w:rPr>
        <w:t xml:space="preserve"> </w:t>
      </w:r>
      <w:r>
        <w:t>menurut</w:t>
      </w:r>
      <w:r>
        <w:rPr>
          <w:spacing w:val="13"/>
        </w:rPr>
        <w:t xml:space="preserve"> </w:t>
      </w:r>
      <w:r>
        <w:t>pendapat</w:t>
      </w:r>
      <w:r>
        <w:rPr>
          <w:spacing w:val="13"/>
        </w:rPr>
        <w:t xml:space="preserve"> </w:t>
      </w:r>
      <w:r>
        <w:t>orang</w:t>
      </w:r>
      <w:r>
        <w:rPr>
          <w:spacing w:val="8"/>
        </w:rPr>
        <w:t xml:space="preserve"> </w:t>
      </w:r>
      <w:r>
        <w:t>lain,</w:t>
      </w:r>
      <w:r>
        <w:rPr>
          <w:spacing w:val="12"/>
        </w:rPr>
        <w:t xml:space="preserve"> </w:t>
      </w:r>
      <w:r>
        <w:t>dan</w:t>
      </w:r>
      <w:r>
        <w:rPr>
          <w:spacing w:val="12"/>
        </w:rPr>
        <w:t xml:space="preserve"> </w:t>
      </w:r>
      <w:r>
        <w:t>pendapat</w:t>
      </w:r>
      <w:r>
        <w:rPr>
          <w:spacing w:val="14"/>
        </w:rPr>
        <w:t xml:space="preserve"> </w:t>
      </w:r>
      <w:r>
        <w:t>individu</w:t>
      </w:r>
      <w:r>
        <w:rPr>
          <w:spacing w:val="12"/>
        </w:rPr>
        <w:t xml:space="preserve"> </w:t>
      </w:r>
      <w:r>
        <w:t>tentang</w:t>
      </w:r>
      <w:r>
        <w:rPr>
          <w:spacing w:val="8"/>
        </w:rPr>
        <w:t xml:space="preserve"> </w:t>
      </w:r>
      <w:r>
        <w:t>gambaran</w:t>
      </w:r>
      <w:r>
        <w:rPr>
          <w:spacing w:val="12"/>
        </w:rPr>
        <w:t xml:space="preserve"> </w:t>
      </w:r>
      <w:r>
        <w:t>diri</w:t>
      </w:r>
      <w:r w:rsidR="003D196A">
        <w:t xml:space="preserve"> orang lain dapat membentuk konsep diri, oleh sebap itu konsep diri harus dibina sejak dini dimulai dari lingkungan keluarga, sebagai mana ungkapan berikut:</w:t>
      </w:r>
    </w:p>
    <w:p w14:paraId="71C48362" w14:textId="06E4D251" w:rsidR="003D196A" w:rsidRDefault="003D196A" w:rsidP="003D196A">
      <w:pPr>
        <w:pStyle w:val="BodyText"/>
        <w:spacing w:line="360" w:lineRule="auto"/>
        <w:ind w:right="125" w:firstLine="720"/>
        <w:jc w:val="both"/>
      </w:pPr>
      <w:r>
        <w:lastRenderedPageBreak/>
        <w:t>Rasa percaya pada anak merupakan hal yang sangat penting bagi kemajuan anak. Rasa percaya diri harus sudah dibina sejak anak berusia dini, sehingga akan lebih mudah ketika akan memasuki bangku sekolah sebap dia akan lebih percaya diri bergaul dengan orang lain. Rasa percaya diri juga akan berpengaruh terhadap perkembangan intelegtual, kecerdasan emosional, dan kecerdasa spiritual anak. Oleh sebap itu, membina rasa percaya diri anak dengan menghormati si anak</w:t>
      </w:r>
      <w:r w:rsidR="005D1D23">
        <w:t xml:space="preserve"> </w:t>
      </w:r>
      <w:r w:rsidR="005D1D23">
        <w:fldChar w:fldCharType="begin" w:fldLock="1"/>
      </w:r>
      <w:r w:rsidR="00436666">
        <w:instrText>ADDIN CSL_CITATION {"citationItems":[{"id":"ITEM-1","itemData":{"author":[{"dropping-particle":"","family":"Al-Rasyidin","given":"","non-dropping-particle":"","parse-names":false,"suffix":""}],"id":"ITEM-1","issued":{"date-parts":[["2006"]]},"page":"101-102","publisher":"Cipta Pustaka","publisher-place":"Bandung","title":"Kepribadian dan Pendidikan","type":"chapter"},"uris":["http://www.mendeley.com/documents/?uuid=298a6ef8-9f47-4d20-8b2b-11be35ba544b"]}],"mendeley":{"formattedCitation":"(Al-Rasyidin 2006)","plainTextFormattedCitation":"(Al-Rasyidin 2006)","previouslyFormattedCitation":"(Al-Rasyidin 2006)"},"properties":{"noteIndex":0},"schema":"https://github.com/citation-style-language/schema/raw/master/csl-citation.json"}</w:instrText>
      </w:r>
      <w:r w:rsidR="005D1D23">
        <w:fldChar w:fldCharType="separate"/>
      </w:r>
      <w:r w:rsidR="005D1D23" w:rsidRPr="005D1D23">
        <w:rPr>
          <w:noProof/>
        </w:rPr>
        <w:t>(Al-Rasyidin 2006)</w:t>
      </w:r>
      <w:r w:rsidR="005D1D23">
        <w:fldChar w:fldCharType="end"/>
      </w:r>
      <w:r>
        <w:t>.</w:t>
      </w:r>
    </w:p>
    <w:p w14:paraId="7AFD734D" w14:textId="11DBEE7B" w:rsidR="003D196A" w:rsidRDefault="003D196A" w:rsidP="003D196A">
      <w:pPr>
        <w:pStyle w:val="BodyText"/>
        <w:spacing w:line="360" w:lineRule="auto"/>
        <w:ind w:right="112" w:firstLine="550"/>
        <w:jc w:val="both"/>
      </w:pPr>
      <w:r>
        <w:t xml:space="preserve">Sebaliknya, rendah diri merupakan kondisi psikis yang ditandai </w:t>
      </w:r>
      <w:r>
        <w:rPr>
          <w:spacing w:val="2"/>
        </w:rPr>
        <w:t xml:space="preserve">rasa </w:t>
      </w:r>
      <w:r>
        <w:t>tidak mampu, rendah hina. Faktor ini biasannya disebapkan oleh cacat fisik,  penyakit, pendidikan yang salah, atau faktor ekonomi. Rasa rendah diri dapat membelenggu anak-anak, menyelewengkannya, dan menjadikan anak nakal atau jahat. Orang yang merasa rendah diri seringkali menimbulkan kesulitan, tidak hanya bagi dirinya, tetapi juga bagi orang lain, mereka mudah tersinggung, sering salah paham, sulit diserahi tanggung jawab, tidak mampu melakukan sesuatu yang seharusnya ia mampu melakukannya. Oleh sebab itu, harus ada tindakan untuk mengantisipasi sifat tersebut dengan memberikan penghargaan yang</w:t>
      </w:r>
      <w:r>
        <w:rPr>
          <w:spacing w:val="-3"/>
        </w:rPr>
        <w:t xml:space="preserve"> </w:t>
      </w:r>
      <w:r>
        <w:t>wajar.</w:t>
      </w:r>
    </w:p>
    <w:p w14:paraId="0E96A1E3" w14:textId="323B55CF" w:rsidR="003D196A" w:rsidRDefault="003D196A" w:rsidP="003D196A">
      <w:pPr>
        <w:pStyle w:val="BodyText"/>
        <w:spacing w:line="360" w:lineRule="auto"/>
        <w:ind w:right="113" w:firstLine="550"/>
        <w:jc w:val="both"/>
      </w:pPr>
      <w:r>
        <w:t xml:space="preserve">Dalam hal ini, guru harus memiliki keterampilan untuk memberikan penguatan </w:t>
      </w:r>
      <w:r>
        <w:rPr>
          <w:i/>
        </w:rPr>
        <w:t xml:space="preserve">(reinforcement) </w:t>
      </w:r>
      <w:r>
        <w:t>yang positif kepada siswa dan menghindari respons yang negatif, agar semangat dan harga diri siswa terus berkembang. Keterampilan memberikan penguatan merupakan salah satu usaha yang harus dilakukan guru dalam meningkatkan perannya sebagai motivator untuk terus memotifasi siswa agar mengenali diri mereka sendiri, memiliki harapan yang realitas, serta menghargai kemampuan-kemampuan yang ia miliki. Dengan begitu siswa akan memandang kualitas dirinya secara positif dan realistis. Penguatan terdiri dari penguatan verbal dan non verbal. Penguatan verbal adalah penguatan yang dilakukan oleh guru melalui ungkapan atau kata-kata dengan menggunakan kaimat pujian, penghargaan, persetujuan dan sebagainya. Sedangkan penguatan non verbal adalah penguatan yang diungkapkan melalui bahasa isyarat yang meiputi penguatan gerak isyarat, penguatan pendekatan, penguatan dengan sentuhan dan</w:t>
      </w:r>
      <w:r>
        <w:rPr>
          <w:spacing w:val="-1"/>
        </w:rPr>
        <w:t xml:space="preserve"> </w:t>
      </w:r>
      <w:r>
        <w:t>lain-lain.</w:t>
      </w:r>
    </w:p>
    <w:p w14:paraId="757700B0" w14:textId="6A20E0BA" w:rsidR="003D196A" w:rsidRDefault="003D196A" w:rsidP="003D196A">
      <w:pPr>
        <w:pStyle w:val="BodyText"/>
        <w:spacing w:line="360" w:lineRule="auto"/>
        <w:ind w:right="119" w:firstLine="550"/>
        <w:jc w:val="both"/>
      </w:pPr>
      <w:r>
        <w:t>Berdasarkan hasi observasi, bahwa integritas pembentukan konsep diri dalam proses pembelajaran masih rendah,</w:t>
      </w:r>
      <w:r w:rsidRPr="006F0050">
        <w:t xml:space="preserve"> </w:t>
      </w:r>
      <w:r>
        <w:t xml:space="preserve">ini ditandai dengan masih ada sebagian guru yang tidak menyadari bahwa respons yang diberikannya kepada siswa dapat membentuk konsep diri yang positif, maupun sebaliknya, seperti ketika siswa salah menjawab pertanyaan yang diberikan guru, kemudian guru langsung memberikan renspon yang negatif terhadap aktifitas yang dilakukan siswa dalam proses pembelajaran, atau kurang menghargai swadaya dan daya cipta (kreativitas) </w:t>
      </w:r>
      <w:r>
        <w:lastRenderedPageBreak/>
        <w:t>yang dimiliki siswanya, sehingga siswa tidak diperhatikan dan dihargai, dengan begitu ia memandang dirinya rendah dan tidak memiliki cukup kemampuan. Dalam hal ini berarti guru membentuk konsep diri negatif dalam diri siswanya</w:t>
      </w:r>
      <w:r w:rsidR="00436666">
        <w:t>.</w:t>
      </w:r>
    </w:p>
    <w:p w14:paraId="716261B6" w14:textId="77777777" w:rsidR="003D196A" w:rsidRPr="00F74CBE" w:rsidRDefault="003D196A" w:rsidP="003D196A">
      <w:pPr>
        <w:spacing w:before="2" w:line="360" w:lineRule="auto"/>
        <w:ind w:right="121"/>
        <w:jc w:val="both"/>
        <w:rPr>
          <w:rFonts w:ascii="Times New Roman" w:hAnsi="Times New Roman" w:cs="Times New Roman"/>
          <w:b/>
          <w:sz w:val="24"/>
        </w:rPr>
      </w:pPr>
      <w:r w:rsidRPr="00F74CBE">
        <w:rPr>
          <w:rFonts w:ascii="Times New Roman" w:hAnsi="Times New Roman" w:cs="Times New Roman"/>
          <w:b/>
          <w:sz w:val="24"/>
        </w:rPr>
        <w:t>METODE PENELITIAN</w:t>
      </w:r>
    </w:p>
    <w:p w14:paraId="664B7408" w14:textId="4FF9AED4" w:rsidR="003D196A" w:rsidRDefault="003D196A" w:rsidP="003D196A">
      <w:pPr>
        <w:pStyle w:val="BodyText"/>
        <w:spacing w:line="360" w:lineRule="auto"/>
        <w:ind w:right="113" w:firstLine="550"/>
        <w:jc w:val="both"/>
        <w:rPr>
          <w:vertAlign w:val="superscript"/>
        </w:rPr>
      </w:pPr>
      <w:r>
        <w:t xml:space="preserve">Jenis penelitian ini adalah penelitian kuantitatif, dengan menggunakan metode </w:t>
      </w:r>
      <w:r>
        <w:rPr>
          <w:i/>
        </w:rPr>
        <w:t>ex post facto</w:t>
      </w:r>
      <w:r>
        <w:t xml:space="preserve">. Penelitian </w:t>
      </w:r>
      <w:r>
        <w:rPr>
          <w:i/>
        </w:rPr>
        <w:t xml:space="preserve">ex post facto </w:t>
      </w:r>
      <w:r>
        <w:t>merupakan suatu penelitian yang dilakukan untuk meneliti peristiwa yang telah terjadi dan kemudian melihat kebelakang untuk mengetahui faktor-faktor yang dapat menyebapkan timbulnya kejadian tersebut. Penelitian kuantitatif adalah penelitian yang digunakan untuk meneliti pada populasi atau sampel tertentu, teknik pengambilan sampel pada umumnya dilakukan secara random, pengumpulan data menggunakan instrumen penelitian, analisis data bersifat kuantitatif /statistik dengan tujuan untuk menguji hipotesis yang telah ditetapkan</w:t>
      </w:r>
      <w:r w:rsidR="00436666">
        <w:t xml:space="preserve"> </w:t>
      </w:r>
      <w:r w:rsidR="00436666">
        <w:fldChar w:fldCharType="begin" w:fldLock="1"/>
      </w:r>
      <w:r w:rsidR="00436666">
        <w:instrText>ADDIN CSL_CITATION {"citationItems":[{"id":"ITEM-1","itemData":{"author":[{"dropping-particle":"","family":"Rangkuti","given":"Ahmad Nizar","non-dropping-particle":"","parse-names":false,"suffix":""}],"id":"ITEM-1","issued":{"date-parts":[["2016"]]},"page":"17","publisher":"Cipta Pustaka","publisher-place":"Bandung","title":"Metode Penelitian Pendidikan: Pendekatan Kuantitatif, Kualitatif, PTK dan Penelitian Pengembangan","type":"chapter"},"uris":["http://www.mendeley.com/documents/?uuid=9014c69a-bccf-43e5-8f45-382fefe087eb"]}],"mendeley":{"formattedCitation":"(Rangkuti 2016)","plainTextFormattedCitation":"(Rangkuti 2016)","previouslyFormattedCitation":"(Rangkuti 2016)"},"properties":{"noteIndex":0},"schema":"https://github.com/citation-style-language/schema/raw/master/csl-citation.json"}</w:instrText>
      </w:r>
      <w:r w:rsidR="00436666">
        <w:fldChar w:fldCharType="separate"/>
      </w:r>
      <w:r w:rsidR="00436666" w:rsidRPr="00436666">
        <w:rPr>
          <w:noProof/>
        </w:rPr>
        <w:t>(Rangkuti 2016)</w:t>
      </w:r>
      <w:r w:rsidR="00436666">
        <w:fldChar w:fldCharType="end"/>
      </w:r>
      <w:r>
        <w:t>.</w:t>
      </w:r>
    </w:p>
    <w:p w14:paraId="15A66277" w14:textId="1E774C17" w:rsidR="00344CE9" w:rsidRDefault="003D196A" w:rsidP="00344CE9">
      <w:pPr>
        <w:pStyle w:val="BodyText"/>
        <w:spacing w:line="360" w:lineRule="auto"/>
        <w:ind w:right="113" w:firstLine="550"/>
        <w:jc w:val="both"/>
      </w:pPr>
      <w:r>
        <w:t>Tempat penelitian ini adalah SMP Negeri 8 Pijorkoling dengan jumlah siswa dengan jumlah siswa 745 siswa yang terdiri dari 378 laki-laki dan 367 perempuan. Sedangkan jumlah kelas VII berjumlah 237 siswa.</w:t>
      </w:r>
      <w:r>
        <w:rPr>
          <w:vertAlign w:val="superscript"/>
        </w:rPr>
        <w:t xml:space="preserve"> </w:t>
      </w:r>
      <w:r>
        <w:t>Adapun analisis data dalam penelitian ini adalah data yang bersifat kuantitatif diolah dengan analisis statistik maka dalam hal ini , untuk mengetahui tingkat</w:t>
      </w:r>
      <w:r w:rsidRPr="006F0050">
        <w:t xml:space="preserve"> </w:t>
      </w:r>
      <w:r>
        <w:t>pencapaian variabel X (penguatan guru Pendidikan Agama Islam) dan variabel Y (konsep diri siswa).</w:t>
      </w:r>
    </w:p>
    <w:p w14:paraId="2B1C2661" w14:textId="77777777" w:rsidR="00344CE9" w:rsidRPr="00F74CBE" w:rsidRDefault="00344CE9" w:rsidP="00344CE9">
      <w:pPr>
        <w:spacing w:after="0" w:line="360" w:lineRule="auto"/>
        <w:ind w:right="121"/>
        <w:jc w:val="both"/>
        <w:rPr>
          <w:rFonts w:ascii="Times New Roman" w:hAnsi="Times New Roman" w:cs="Times New Roman"/>
          <w:b/>
          <w:sz w:val="24"/>
        </w:rPr>
      </w:pPr>
      <w:r w:rsidRPr="00F74CBE">
        <w:rPr>
          <w:rFonts w:ascii="Times New Roman" w:hAnsi="Times New Roman" w:cs="Times New Roman"/>
          <w:b/>
          <w:sz w:val="24"/>
        </w:rPr>
        <w:t>HASIL PENELITIAN</w:t>
      </w:r>
    </w:p>
    <w:p w14:paraId="71F92516" w14:textId="63A40BCA" w:rsidR="00344CE9" w:rsidRDefault="00344CE9" w:rsidP="00344CE9">
      <w:pPr>
        <w:pStyle w:val="BodyText"/>
        <w:spacing w:line="360" w:lineRule="auto"/>
        <w:ind w:right="125" w:firstLine="720"/>
        <w:jc w:val="both"/>
      </w:pPr>
      <w:r>
        <w:t>Terdapat jumlah kelas sebanyak 6 kelas dan besar interval kelas sebanyak 4 jarak kelas. Hasil pengelompokan jawaban responden, dapat dilihat pada tabel di bawah ini:</w:t>
      </w:r>
    </w:p>
    <w:p w14:paraId="7E10B2A0" w14:textId="77777777" w:rsidR="00344CE9" w:rsidRPr="00F74CBE" w:rsidRDefault="00344CE9" w:rsidP="00344CE9">
      <w:pPr>
        <w:pStyle w:val="Heading3"/>
        <w:ind w:left="1440" w:right="1013"/>
        <w:jc w:val="center"/>
      </w:pPr>
      <w:r w:rsidRPr="00F74CBE">
        <w:t>Tabel 1</w:t>
      </w:r>
    </w:p>
    <w:p w14:paraId="61A1AB38" w14:textId="77777777" w:rsidR="00344CE9" w:rsidRPr="002969FE" w:rsidRDefault="00344CE9" w:rsidP="00344CE9">
      <w:pPr>
        <w:spacing w:after="0" w:line="240" w:lineRule="auto"/>
        <w:ind w:left="423"/>
        <w:jc w:val="center"/>
        <w:rPr>
          <w:rFonts w:ascii="Times New Roman" w:hAnsi="Times New Roman" w:cs="Times New Roman"/>
          <w:b/>
          <w:sz w:val="24"/>
        </w:rPr>
      </w:pPr>
      <w:proofErr w:type="spellStart"/>
      <w:r w:rsidRPr="00F74CBE">
        <w:rPr>
          <w:rFonts w:ascii="Times New Roman" w:hAnsi="Times New Roman" w:cs="Times New Roman"/>
          <w:b/>
          <w:sz w:val="24"/>
        </w:rPr>
        <w:t>Distribusi</w:t>
      </w:r>
      <w:proofErr w:type="spellEnd"/>
      <w:r w:rsidRPr="00F74CBE">
        <w:rPr>
          <w:rFonts w:ascii="Times New Roman" w:hAnsi="Times New Roman" w:cs="Times New Roman"/>
          <w:b/>
          <w:sz w:val="24"/>
        </w:rPr>
        <w:t xml:space="preserve"> </w:t>
      </w:r>
      <w:proofErr w:type="spellStart"/>
      <w:r w:rsidRPr="00F74CBE">
        <w:rPr>
          <w:rFonts w:ascii="Times New Roman" w:hAnsi="Times New Roman" w:cs="Times New Roman"/>
          <w:b/>
          <w:sz w:val="24"/>
        </w:rPr>
        <w:t>Frekuensi</w:t>
      </w:r>
      <w:proofErr w:type="spellEnd"/>
      <w:r w:rsidRPr="00F74CBE">
        <w:rPr>
          <w:rFonts w:ascii="Times New Roman" w:hAnsi="Times New Roman" w:cs="Times New Roman"/>
          <w:b/>
          <w:sz w:val="24"/>
        </w:rPr>
        <w:t xml:space="preserve"> Skor </w:t>
      </w:r>
      <w:proofErr w:type="spellStart"/>
      <w:r w:rsidRPr="00F74CBE">
        <w:rPr>
          <w:rFonts w:ascii="Times New Roman" w:hAnsi="Times New Roman" w:cs="Times New Roman"/>
          <w:b/>
          <w:sz w:val="24"/>
        </w:rPr>
        <w:t>Variabel</w:t>
      </w:r>
      <w:proofErr w:type="spellEnd"/>
      <w:r w:rsidRPr="00F74CBE">
        <w:rPr>
          <w:rFonts w:ascii="Times New Roman" w:hAnsi="Times New Roman" w:cs="Times New Roman"/>
          <w:b/>
          <w:sz w:val="24"/>
        </w:rPr>
        <w:t xml:space="preserve"> </w:t>
      </w:r>
      <w:proofErr w:type="spellStart"/>
      <w:r w:rsidRPr="00F74CBE">
        <w:rPr>
          <w:rFonts w:ascii="Times New Roman" w:hAnsi="Times New Roman" w:cs="Times New Roman"/>
          <w:b/>
          <w:sz w:val="24"/>
        </w:rPr>
        <w:t>Penguatan</w:t>
      </w:r>
      <w:proofErr w:type="spellEnd"/>
      <w:r w:rsidRPr="00F74CBE">
        <w:rPr>
          <w:rFonts w:ascii="Times New Roman" w:hAnsi="Times New Roman" w:cs="Times New Roman"/>
          <w:b/>
          <w:sz w:val="24"/>
        </w:rPr>
        <w:t xml:space="preserve"> Guru Pendidikan Agama Islam</w:t>
      </w:r>
    </w:p>
    <w:tbl>
      <w:tblPr>
        <w:tblW w:w="0" w:type="auto"/>
        <w:tblInd w:w="9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7"/>
        <w:gridCol w:w="1416"/>
        <w:gridCol w:w="1557"/>
        <w:gridCol w:w="1986"/>
        <w:gridCol w:w="1846"/>
      </w:tblGrid>
      <w:tr w:rsidR="00344CE9" w:rsidRPr="00F74CBE" w14:paraId="5D9FA590" w14:textId="77777777" w:rsidTr="00344CE9">
        <w:trPr>
          <w:trHeight w:val="249"/>
        </w:trPr>
        <w:tc>
          <w:tcPr>
            <w:tcW w:w="997" w:type="dxa"/>
          </w:tcPr>
          <w:p w14:paraId="1232705E" w14:textId="282919C1" w:rsidR="00344CE9" w:rsidRPr="00F74CBE" w:rsidRDefault="00344CE9" w:rsidP="00344CE9">
            <w:pPr>
              <w:pStyle w:val="TableParagraph"/>
              <w:spacing w:line="240" w:lineRule="auto"/>
              <w:ind w:right="80"/>
              <w:rPr>
                <w:sz w:val="24"/>
                <w:szCs w:val="24"/>
              </w:rPr>
            </w:pPr>
            <w:r w:rsidRPr="00F74CBE">
              <w:rPr>
                <w:sz w:val="24"/>
                <w:szCs w:val="24"/>
              </w:rPr>
              <w:t>No</w:t>
            </w:r>
          </w:p>
        </w:tc>
        <w:tc>
          <w:tcPr>
            <w:tcW w:w="1416" w:type="dxa"/>
          </w:tcPr>
          <w:p w14:paraId="340D84A4" w14:textId="77777777" w:rsidR="00344CE9" w:rsidRPr="00F74CBE" w:rsidRDefault="00344CE9" w:rsidP="00344CE9">
            <w:pPr>
              <w:pStyle w:val="TableParagraph"/>
              <w:spacing w:line="240" w:lineRule="auto"/>
              <w:ind w:left="134" w:right="136"/>
              <w:rPr>
                <w:sz w:val="24"/>
                <w:szCs w:val="24"/>
              </w:rPr>
            </w:pPr>
            <w:r w:rsidRPr="00F74CBE">
              <w:rPr>
                <w:sz w:val="24"/>
                <w:szCs w:val="24"/>
              </w:rPr>
              <w:t>Kelas Interval</w:t>
            </w:r>
          </w:p>
        </w:tc>
        <w:tc>
          <w:tcPr>
            <w:tcW w:w="1557" w:type="dxa"/>
          </w:tcPr>
          <w:p w14:paraId="05A64DCA" w14:textId="77777777" w:rsidR="00344CE9" w:rsidRPr="00F74CBE" w:rsidRDefault="00344CE9" w:rsidP="00344CE9">
            <w:pPr>
              <w:pStyle w:val="TableParagraph"/>
              <w:spacing w:line="240" w:lineRule="auto"/>
              <w:ind w:left="171" w:right="174"/>
              <w:rPr>
                <w:sz w:val="24"/>
                <w:szCs w:val="24"/>
              </w:rPr>
            </w:pPr>
            <w:r w:rsidRPr="00F74CBE">
              <w:rPr>
                <w:sz w:val="24"/>
                <w:szCs w:val="24"/>
              </w:rPr>
              <w:t>Nilai Tengah</w:t>
            </w:r>
          </w:p>
        </w:tc>
        <w:tc>
          <w:tcPr>
            <w:tcW w:w="1986" w:type="dxa"/>
          </w:tcPr>
          <w:p w14:paraId="5802F96D" w14:textId="77777777" w:rsidR="00344CE9" w:rsidRPr="00F74CBE" w:rsidRDefault="00344CE9" w:rsidP="00344CE9">
            <w:pPr>
              <w:pStyle w:val="TableParagraph"/>
              <w:spacing w:line="240" w:lineRule="auto"/>
              <w:ind w:left="157" w:right="159"/>
              <w:rPr>
                <w:sz w:val="24"/>
                <w:szCs w:val="24"/>
              </w:rPr>
            </w:pPr>
            <w:r w:rsidRPr="00F74CBE">
              <w:rPr>
                <w:sz w:val="24"/>
                <w:szCs w:val="24"/>
              </w:rPr>
              <w:t>Frekuensi Absolut</w:t>
            </w:r>
          </w:p>
        </w:tc>
        <w:tc>
          <w:tcPr>
            <w:tcW w:w="1846" w:type="dxa"/>
          </w:tcPr>
          <w:p w14:paraId="0527A989" w14:textId="77777777" w:rsidR="00344CE9" w:rsidRPr="00F74CBE" w:rsidRDefault="00344CE9" w:rsidP="00344CE9">
            <w:pPr>
              <w:pStyle w:val="TableParagraph"/>
              <w:spacing w:line="240" w:lineRule="auto"/>
              <w:ind w:left="135" w:right="138"/>
              <w:rPr>
                <w:sz w:val="24"/>
                <w:szCs w:val="24"/>
              </w:rPr>
            </w:pPr>
            <w:r w:rsidRPr="00F74CBE">
              <w:rPr>
                <w:sz w:val="24"/>
                <w:szCs w:val="24"/>
              </w:rPr>
              <w:t>Frekuensi Relatif</w:t>
            </w:r>
          </w:p>
        </w:tc>
      </w:tr>
      <w:tr w:rsidR="00344CE9" w:rsidRPr="00F74CBE" w14:paraId="1A19295E" w14:textId="77777777" w:rsidTr="00344CE9">
        <w:trPr>
          <w:trHeight w:val="217"/>
        </w:trPr>
        <w:tc>
          <w:tcPr>
            <w:tcW w:w="997" w:type="dxa"/>
          </w:tcPr>
          <w:p w14:paraId="509F7960" w14:textId="77777777" w:rsidR="00344CE9" w:rsidRPr="00F74CBE" w:rsidRDefault="00344CE9" w:rsidP="00344CE9">
            <w:pPr>
              <w:pStyle w:val="TableParagraph"/>
              <w:spacing w:line="240" w:lineRule="auto"/>
              <w:ind w:right="5"/>
              <w:rPr>
                <w:sz w:val="24"/>
                <w:szCs w:val="24"/>
              </w:rPr>
            </w:pPr>
            <w:r w:rsidRPr="00F74CBE">
              <w:rPr>
                <w:sz w:val="24"/>
                <w:szCs w:val="24"/>
              </w:rPr>
              <w:t>1</w:t>
            </w:r>
          </w:p>
        </w:tc>
        <w:tc>
          <w:tcPr>
            <w:tcW w:w="1416" w:type="dxa"/>
          </w:tcPr>
          <w:p w14:paraId="11003F94" w14:textId="77777777" w:rsidR="00344CE9" w:rsidRPr="00F74CBE" w:rsidRDefault="00344CE9" w:rsidP="00344CE9">
            <w:pPr>
              <w:pStyle w:val="TableParagraph"/>
              <w:spacing w:line="240" w:lineRule="auto"/>
              <w:ind w:left="134" w:right="134"/>
              <w:rPr>
                <w:sz w:val="24"/>
                <w:szCs w:val="24"/>
              </w:rPr>
            </w:pPr>
            <w:r w:rsidRPr="00F74CBE">
              <w:rPr>
                <w:sz w:val="24"/>
                <w:szCs w:val="24"/>
              </w:rPr>
              <w:t>60-63</w:t>
            </w:r>
          </w:p>
        </w:tc>
        <w:tc>
          <w:tcPr>
            <w:tcW w:w="1557" w:type="dxa"/>
          </w:tcPr>
          <w:p w14:paraId="5193D33A" w14:textId="77777777" w:rsidR="00344CE9" w:rsidRPr="00F74CBE" w:rsidRDefault="00344CE9" w:rsidP="00344CE9">
            <w:pPr>
              <w:pStyle w:val="TableParagraph"/>
              <w:spacing w:line="240" w:lineRule="auto"/>
              <w:ind w:left="174" w:right="170"/>
              <w:rPr>
                <w:sz w:val="24"/>
                <w:szCs w:val="24"/>
              </w:rPr>
            </w:pPr>
            <w:r w:rsidRPr="00F74CBE">
              <w:rPr>
                <w:sz w:val="24"/>
                <w:szCs w:val="24"/>
              </w:rPr>
              <w:t>61,5</w:t>
            </w:r>
          </w:p>
        </w:tc>
        <w:tc>
          <w:tcPr>
            <w:tcW w:w="1986" w:type="dxa"/>
          </w:tcPr>
          <w:p w14:paraId="2F1B3655" w14:textId="77777777" w:rsidR="00344CE9" w:rsidRPr="00F74CBE" w:rsidRDefault="00344CE9" w:rsidP="00344CE9">
            <w:pPr>
              <w:pStyle w:val="TableParagraph"/>
              <w:spacing w:line="240" w:lineRule="auto"/>
              <w:ind w:left="3"/>
              <w:rPr>
                <w:sz w:val="24"/>
                <w:szCs w:val="24"/>
              </w:rPr>
            </w:pPr>
            <w:r w:rsidRPr="00F74CBE">
              <w:rPr>
                <w:sz w:val="24"/>
                <w:szCs w:val="24"/>
              </w:rPr>
              <w:t>2</w:t>
            </w:r>
          </w:p>
        </w:tc>
        <w:tc>
          <w:tcPr>
            <w:tcW w:w="1846" w:type="dxa"/>
          </w:tcPr>
          <w:p w14:paraId="420021B0" w14:textId="77777777" w:rsidR="00344CE9" w:rsidRPr="00F74CBE" w:rsidRDefault="00344CE9" w:rsidP="00344CE9">
            <w:pPr>
              <w:pStyle w:val="TableParagraph"/>
              <w:spacing w:line="240" w:lineRule="auto"/>
              <w:ind w:left="135" w:right="135"/>
              <w:rPr>
                <w:sz w:val="24"/>
                <w:szCs w:val="24"/>
              </w:rPr>
            </w:pPr>
            <w:r w:rsidRPr="00F74CBE">
              <w:rPr>
                <w:sz w:val="24"/>
                <w:szCs w:val="24"/>
              </w:rPr>
              <w:t>6,66%</w:t>
            </w:r>
          </w:p>
        </w:tc>
      </w:tr>
      <w:tr w:rsidR="00344CE9" w:rsidRPr="00F74CBE" w14:paraId="2EABB608" w14:textId="77777777" w:rsidTr="00344CE9">
        <w:trPr>
          <w:trHeight w:val="293"/>
        </w:trPr>
        <w:tc>
          <w:tcPr>
            <w:tcW w:w="997" w:type="dxa"/>
          </w:tcPr>
          <w:p w14:paraId="5254B91D" w14:textId="77777777" w:rsidR="00344CE9" w:rsidRPr="00F74CBE" w:rsidRDefault="00344CE9" w:rsidP="00344CE9">
            <w:pPr>
              <w:pStyle w:val="TableParagraph"/>
              <w:spacing w:line="240" w:lineRule="auto"/>
              <w:ind w:right="5"/>
              <w:rPr>
                <w:sz w:val="24"/>
                <w:szCs w:val="24"/>
              </w:rPr>
            </w:pPr>
            <w:r w:rsidRPr="00F74CBE">
              <w:rPr>
                <w:sz w:val="24"/>
                <w:szCs w:val="24"/>
              </w:rPr>
              <w:t>2</w:t>
            </w:r>
          </w:p>
        </w:tc>
        <w:tc>
          <w:tcPr>
            <w:tcW w:w="1416" w:type="dxa"/>
          </w:tcPr>
          <w:p w14:paraId="174E6FB2" w14:textId="77777777" w:rsidR="00344CE9" w:rsidRPr="00F74CBE" w:rsidRDefault="00344CE9" w:rsidP="00344CE9">
            <w:pPr>
              <w:pStyle w:val="TableParagraph"/>
              <w:spacing w:line="240" w:lineRule="auto"/>
              <w:ind w:left="134" w:right="134"/>
              <w:rPr>
                <w:sz w:val="24"/>
                <w:szCs w:val="24"/>
              </w:rPr>
            </w:pPr>
            <w:r w:rsidRPr="00F74CBE">
              <w:rPr>
                <w:sz w:val="24"/>
                <w:szCs w:val="24"/>
              </w:rPr>
              <w:t>56-59</w:t>
            </w:r>
          </w:p>
        </w:tc>
        <w:tc>
          <w:tcPr>
            <w:tcW w:w="1557" w:type="dxa"/>
          </w:tcPr>
          <w:p w14:paraId="371FB131" w14:textId="77777777" w:rsidR="00344CE9" w:rsidRPr="00F74CBE" w:rsidRDefault="00344CE9" w:rsidP="00344CE9">
            <w:pPr>
              <w:pStyle w:val="TableParagraph"/>
              <w:spacing w:line="240" w:lineRule="auto"/>
              <w:ind w:left="174" w:right="170"/>
              <w:rPr>
                <w:sz w:val="24"/>
                <w:szCs w:val="24"/>
              </w:rPr>
            </w:pPr>
            <w:r w:rsidRPr="00F74CBE">
              <w:rPr>
                <w:sz w:val="24"/>
                <w:szCs w:val="24"/>
              </w:rPr>
              <w:t>57,5</w:t>
            </w:r>
          </w:p>
        </w:tc>
        <w:tc>
          <w:tcPr>
            <w:tcW w:w="1986" w:type="dxa"/>
          </w:tcPr>
          <w:p w14:paraId="55DD811D" w14:textId="77777777" w:rsidR="00344CE9" w:rsidRPr="00F74CBE" w:rsidRDefault="00344CE9" w:rsidP="00344CE9">
            <w:pPr>
              <w:pStyle w:val="TableParagraph"/>
              <w:spacing w:line="240" w:lineRule="auto"/>
              <w:ind w:left="3"/>
              <w:rPr>
                <w:sz w:val="24"/>
                <w:szCs w:val="24"/>
              </w:rPr>
            </w:pPr>
            <w:r w:rsidRPr="00F74CBE">
              <w:rPr>
                <w:sz w:val="24"/>
                <w:szCs w:val="24"/>
              </w:rPr>
              <w:t>2</w:t>
            </w:r>
          </w:p>
        </w:tc>
        <w:tc>
          <w:tcPr>
            <w:tcW w:w="1846" w:type="dxa"/>
          </w:tcPr>
          <w:p w14:paraId="2DAF06FC" w14:textId="77777777" w:rsidR="00344CE9" w:rsidRPr="00F74CBE" w:rsidRDefault="00344CE9" w:rsidP="00344CE9">
            <w:pPr>
              <w:pStyle w:val="TableParagraph"/>
              <w:spacing w:line="240" w:lineRule="auto"/>
              <w:ind w:left="135" w:right="135"/>
              <w:rPr>
                <w:sz w:val="24"/>
                <w:szCs w:val="24"/>
              </w:rPr>
            </w:pPr>
            <w:r w:rsidRPr="00F74CBE">
              <w:rPr>
                <w:sz w:val="24"/>
                <w:szCs w:val="24"/>
              </w:rPr>
              <w:t>6,66%</w:t>
            </w:r>
          </w:p>
        </w:tc>
      </w:tr>
      <w:tr w:rsidR="00344CE9" w:rsidRPr="00F74CBE" w14:paraId="582F68E4" w14:textId="77777777" w:rsidTr="00344CE9">
        <w:trPr>
          <w:trHeight w:val="282"/>
        </w:trPr>
        <w:tc>
          <w:tcPr>
            <w:tcW w:w="997" w:type="dxa"/>
          </w:tcPr>
          <w:p w14:paraId="0C732B7F" w14:textId="77777777" w:rsidR="00344CE9" w:rsidRPr="00F74CBE" w:rsidRDefault="00344CE9" w:rsidP="00344CE9">
            <w:pPr>
              <w:pStyle w:val="TableParagraph"/>
              <w:spacing w:line="240" w:lineRule="auto"/>
              <w:ind w:right="5"/>
              <w:rPr>
                <w:sz w:val="24"/>
                <w:szCs w:val="24"/>
              </w:rPr>
            </w:pPr>
            <w:r w:rsidRPr="00F74CBE">
              <w:rPr>
                <w:sz w:val="24"/>
                <w:szCs w:val="24"/>
              </w:rPr>
              <w:t>3</w:t>
            </w:r>
          </w:p>
        </w:tc>
        <w:tc>
          <w:tcPr>
            <w:tcW w:w="1416" w:type="dxa"/>
          </w:tcPr>
          <w:p w14:paraId="395871C4" w14:textId="77777777" w:rsidR="00344CE9" w:rsidRPr="00F74CBE" w:rsidRDefault="00344CE9" w:rsidP="00344CE9">
            <w:pPr>
              <w:pStyle w:val="TableParagraph"/>
              <w:spacing w:line="240" w:lineRule="auto"/>
              <w:ind w:left="134" w:right="134"/>
              <w:rPr>
                <w:sz w:val="24"/>
                <w:szCs w:val="24"/>
              </w:rPr>
            </w:pPr>
            <w:r w:rsidRPr="00F74CBE">
              <w:rPr>
                <w:sz w:val="24"/>
                <w:szCs w:val="24"/>
              </w:rPr>
              <w:t>52-55</w:t>
            </w:r>
          </w:p>
        </w:tc>
        <w:tc>
          <w:tcPr>
            <w:tcW w:w="1557" w:type="dxa"/>
          </w:tcPr>
          <w:p w14:paraId="111142C0" w14:textId="77777777" w:rsidR="00344CE9" w:rsidRPr="00F74CBE" w:rsidRDefault="00344CE9" w:rsidP="00344CE9">
            <w:pPr>
              <w:pStyle w:val="TableParagraph"/>
              <w:spacing w:line="240" w:lineRule="auto"/>
              <w:ind w:left="174" w:right="170"/>
              <w:rPr>
                <w:sz w:val="24"/>
                <w:szCs w:val="24"/>
              </w:rPr>
            </w:pPr>
            <w:r w:rsidRPr="00F74CBE">
              <w:rPr>
                <w:sz w:val="24"/>
                <w:szCs w:val="24"/>
              </w:rPr>
              <w:t>53,5</w:t>
            </w:r>
          </w:p>
        </w:tc>
        <w:tc>
          <w:tcPr>
            <w:tcW w:w="1986" w:type="dxa"/>
          </w:tcPr>
          <w:p w14:paraId="5E3A6B5B" w14:textId="77777777" w:rsidR="00344CE9" w:rsidRPr="00F74CBE" w:rsidRDefault="00344CE9" w:rsidP="00344CE9">
            <w:pPr>
              <w:pStyle w:val="TableParagraph"/>
              <w:spacing w:line="240" w:lineRule="auto"/>
              <w:ind w:left="157" w:right="152"/>
              <w:rPr>
                <w:sz w:val="24"/>
                <w:szCs w:val="24"/>
              </w:rPr>
            </w:pPr>
            <w:r w:rsidRPr="00F74CBE">
              <w:rPr>
                <w:sz w:val="24"/>
                <w:szCs w:val="24"/>
              </w:rPr>
              <w:t>13</w:t>
            </w:r>
          </w:p>
        </w:tc>
        <w:tc>
          <w:tcPr>
            <w:tcW w:w="1846" w:type="dxa"/>
          </w:tcPr>
          <w:p w14:paraId="02357753" w14:textId="77777777" w:rsidR="00344CE9" w:rsidRPr="00F74CBE" w:rsidRDefault="00344CE9" w:rsidP="00344CE9">
            <w:pPr>
              <w:pStyle w:val="TableParagraph"/>
              <w:spacing w:line="240" w:lineRule="auto"/>
              <w:ind w:left="135" w:right="135"/>
              <w:rPr>
                <w:sz w:val="24"/>
                <w:szCs w:val="24"/>
              </w:rPr>
            </w:pPr>
            <w:r w:rsidRPr="00F74CBE">
              <w:rPr>
                <w:sz w:val="24"/>
                <w:szCs w:val="24"/>
              </w:rPr>
              <w:t>43,33%</w:t>
            </w:r>
          </w:p>
        </w:tc>
      </w:tr>
      <w:tr w:rsidR="00344CE9" w:rsidRPr="00F74CBE" w14:paraId="0BF8316A" w14:textId="77777777" w:rsidTr="00344CE9">
        <w:trPr>
          <w:trHeight w:val="273"/>
        </w:trPr>
        <w:tc>
          <w:tcPr>
            <w:tcW w:w="997" w:type="dxa"/>
          </w:tcPr>
          <w:p w14:paraId="2DD7E672" w14:textId="77777777" w:rsidR="00344CE9" w:rsidRPr="00F74CBE" w:rsidRDefault="00344CE9" w:rsidP="00344CE9">
            <w:pPr>
              <w:pStyle w:val="TableParagraph"/>
              <w:spacing w:line="240" w:lineRule="auto"/>
              <w:ind w:right="5"/>
              <w:rPr>
                <w:sz w:val="24"/>
                <w:szCs w:val="24"/>
              </w:rPr>
            </w:pPr>
            <w:r w:rsidRPr="00F74CBE">
              <w:rPr>
                <w:sz w:val="24"/>
                <w:szCs w:val="24"/>
              </w:rPr>
              <w:t>4</w:t>
            </w:r>
          </w:p>
        </w:tc>
        <w:tc>
          <w:tcPr>
            <w:tcW w:w="1416" w:type="dxa"/>
          </w:tcPr>
          <w:p w14:paraId="4EB0784F" w14:textId="77777777" w:rsidR="00344CE9" w:rsidRPr="00F74CBE" w:rsidRDefault="00344CE9" w:rsidP="00344CE9">
            <w:pPr>
              <w:pStyle w:val="TableParagraph"/>
              <w:spacing w:line="240" w:lineRule="auto"/>
              <w:ind w:left="134" w:right="134"/>
              <w:rPr>
                <w:sz w:val="24"/>
                <w:szCs w:val="24"/>
              </w:rPr>
            </w:pPr>
            <w:r w:rsidRPr="00F74CBE">
              <w:rPr>
                <w:sz w:val="24"/>
                <w:szCs w:val="24"/>
              </w:rPr>
              <w:t>48-51</w:t>
            </w:r>
          </w:p>
        </w:tc>
        <w:tc>
          <w:tcPr>
            <w:tcW w:w="1557" w:type="dxa"/>
          </w:tcPr>
          <w:p w14:paraId="630440D2" w14:textId="77777777" w:rsidR="00344CE9" w:rsidRPr="00F74CBE" w:rsidRDefault="00344CE9" w:rsidP="00344CE9">
            <w:pPr>
              <w:pStyle w:val="TableParagraph"/>
              <w:spacing w:line="240" w:lineRule="auto"/>
              <w:ind w:left="174" w:right="170"/>
              <w:rPr>
                <w:sz w:val="24"/>
                <w:szCs w:val="24"/>
              </w:rPr>
            </w:pPr>
            <w:r w:rsidRPr="00F74CBE">
              <w:rPr>
                <w:sz w:val="24"/>
                <w:szCs w:val="24"/>
              </w:rPr>
              <w:t>49,5</w:t>
            </w:r>
          </w:p>
        </w:tc>
        <w:tc>
          <w:tcPr>
            <w:tcW w:w="1986" w:type="dxa"/>
          </w:tcPr>
          <w:p w14:paraId="35379520" w14:textId="77777777" w:rsidR="00344CE9" w:rsidRPr="00F74CBE" w:rsidRDefault="00344CE9" w:rsidP="00344CE9">
            <w:pPr>
              <w:pStyle w:val="TableParagraph"/>
              <w:spacing w:line="240" w:lineRule="auto"/>
              <w:ind w:left="3"/>
              <w:rPr>
                <w:sz w:val="24"/>
                <w:szCs w:val="24"/>
              </w:rPr>
            </w:pPr>
            <w:r w:rsidRPr="00F74CBE">
              <w:rPr>
                <w:sz w:val="24"/>
                <w:szCs w:val="24"/>
              </w:rPr>
              <w:t>5</w:t>
            </w:r>
          </w:p>
        </w:tc>
        <w:tc>
          <w:tcPr>
            <w:tcW w:w="1846" w:type="dxa"/>
          </w:tcPr>
          <w:p w14:paraId="3060C87D" w14:textId="77777777" w:rsidR="00344CE9" w:rsidRPr="00F74CBE" w:rsidRDefault="00344CE9" w:rsidP="00344CE9">
            <w:pPr>
              <w:pStyle w:val="TableParagraph"/>
              <w:spacing w:line="240" w:lineRule="auto"/>
              <w:ind w:left="135" w:right="135"/>
              <w:rPr>
                <w:sz w:val="24"/>
                <w:szCs w:val="24"/>
              </w:rPr>
            </w:pPr>
            <w:r w:rsidRPr="00F74CBE">
              <w:rPr>
                <w:sz w:val="24"/>
                <w:szCs w:val="24"/>
              </w:rPr>
              <w:t>16,66%</w:t>
            </w:r>
          </w:p>
        </w:tc>
      </w:tr>
      <w:tr w:rsidR="00344CE9" w:rsidRPr="00F74CBE" w14:paraId="64494B09" w14:textId="77777777" w:rsidTr="00344CE9">
        <w:trPr>
          <w:trHeight w:val="231"/>
        </w:trPr>
        <w:tc>
          <w:tcPr>
            <w:tcW w:w="997" w:type="dxa"/>
          </w:tcPr>
          <w:p w14:paraId="4B8C665B" w14:textId="77777777" w:rsidR="00344CE9" w:rsidRPr="00F74CBE" w:rsidRDefault="00344CE9" w:rsidP="00344CE9">
            <w:pPr>
              <w:pStyle w:val="TableParagraph"/>
              <w:spacing w:line="240" w:lineRule="auto"/>
              <w:ind w:right="5"/>
              <w:rPr>
                <w:sz w:val="24"/>
                <w:szCs w:val="24"/>
              </w:rPr>
            </w:pPr>
            <w:r w:rsidRPr="00F74CBE">
              <w:rPr>
                <w:sz w:val="24"/>
                <w:szCs w:val="24"/>
              </w:rPr>
              <w:t>5</w:t>
            </w:r>
          </w:p>
        </w:tc>
        <w:tc>
          <w:tcPr>
            <w:tcW w:w="1416" w:type="dxa"/>
          </w:tcPr>
          <w:p w14:paraId="643F8966" w14:textId="77777777" w:rsidR="00344CE9" w:rsidRPr="00F74CBE" w:rsidRDefault="00344CE9" w:rsidP="00344CE9">
            <w:pPr>
              <w:pStyle w:val="TableParagraph"/>
              <w:spacing w:line="240" w:lineRule="auto"/>
              <w:ind w:left="134" w:right="134"/>
              <w:rPr>
                <w:sz w:val="24"/>
                <w:szCs w:val="24"/>
              </w:rPr>
            </w:pPr>
            <w:r w:rsidRPr="00F74CBE">
              <w:rPr>
                <w:sz w:val="24"/>
                <w:szCs w:val="24"/>
              </w:rPr>
              <w:t>44-47</w:t>
            </w:r>
          </w:p>
        </w:tc>
        <w:tc>
          <w:tcPr>
            <w:tcW w:w="1557" w:type="dxa"/>
          </w:tcPr>
          <w:p w14:paraId="7486EDCF" w14:textId="77777777" w:rsidR="00344CE9" w:rsidRPr="00F74CBE" w:rsidRDefault="00344CE9" w:rsidP="00344CE9">
            <w:pPr>
              <w:pStyle w:val="TableParagraph"/>
              <w:spacing w:line="240" w:lineRule="auto"/>
              <w:ind w:left="174" w:right="170"/>
              <w:rPr>
                <w:sz w:val="24"/>
                <w:szCs w:val="24"/>
              </w:rPr>
            </w:pPr>
            <w:r w:rsidRPr="00F74CBE">
              <w:rPr>
                <w:sz w:val="24"/>
                <w:szCs w:val="24"/>
              </w:rPr>
              <w:t>45,5</w:t>
            </w:r>
          </w:p>
        </w:tc>
        <w:tc>
          <w:tcPr>
            <w:tcW w:w="1986" w:type="dxa"/>
          </w:tcPr>
          <w:p w14:paraId="775E23A5" w14:textId="77777777" w:rsidR="00344CE9" w:rsidRPr="00F74CBE" w:rsidRDefault="00344CE9" w:rsidP="00344CE9">
            <w:pPr>
              <w:pStyle w:val="TableParagraph"/>
              <w:spacing w:line="240" w:lineRule="auto"/>
              <w:ind w:left="3"/>
              <w:rPr>
                <w:sz w:val="24"/>
                <w:szCs w:val="24"/>
              </w:rPr>
            </w:pPr>
            <w:r w:rsidRPr="00F74CBE">
              <w:rPr>
                <w:sz w:val="24"/>
                <w:szCs w:val="24"/>
              </w:rPr>
              <w:t>6</w:t>
            </w:r>
          </w:p>
        </w:tc>
        <w:tc>
          <w:tcPr>
            <w:tcW w:w="1846" w:type="dxa"/>
          </w:tcPr>
          <w:p w14:paraId="718A5E1C" w14:textId="77777777" w:rsidR="00344CE9" w:rsidRPr="00F74CBE" w:rsidRDefault="00344CE9" w:rsidP="00344CE9">
            <w:pPr>
              <w:pStyle w:val="TableParagraph"/>
              <w:spacing w:line="240" w:lineRule="auto"/>
              <w:ind w:left="135" w:right="128"/>
              <w:rPr>
                <w:sz w:val="24"/>
                <w:szCs w:val="24"/>
              </w:rPr>
            </w:pPr>
            <w:r w:rsidRPr="00F74CBE">
              <w:rPr>
                <w:sz w:val="24"/>
                <w:szCs w:val="24"/>
              </w:rPr>
              <w:t>20%</w:t>
            </w:r>
          </w:p>
        </w:tc>
      </w:tr>
      <w:tr w:rsidR="00344CE9" w:rsidRPr="00F74CBE" w14:paraId="2CA35109" w14:textId="77777777" w:rsidTr="00344CE9">
        <w:trPr>
          <w:trHeight w:val="132"/>
        </w:trPr>
        <w:tc>
          <w:tcPr>
            <w:tcW w:w="997" w:type="dxa"/>
          </w:tcPr>
          <w:p w14:paraId="6AD083A4" w14:textId="77777777" w:rsidR="00344CE9" w:rsidRPr="00F74CBE" w:rsidRDefault="00344CE9" w:rsidP="00344CE9">
            <w:pPr>
              <w:pStyle w:val="TableParagraph"/>
              <w:spacing w:line="240" w:lineRule="auto"/>
              <w:ind w:right="5"/>
              <w:rPr>
                <w:sz w:val="24"/>
                <w:szCs w:val="24"/>
              </w:rPr>
            </w:pPr>
            <w:r w:rsidRPr="00F74CBE">
              <w:rPr>
                <w:sz w:val="24"/>
                <w:szCs w:val="24"/>
              </w:rPr>
              <w:t>6</w:t>
            </w:r>
          </w:p>
        </w:tc>
        <w:tc>
          <w:tcPr>
            <w:tcW w:w="1416" w:type="dxa"/>
          </w:tcPr>
          <w:p w14:paraId="5C570F94" w14:textId="77777777" w:rsidR="00344CE9" w:rsidRPr="00F74CBE" w:rsidRDefault="00344CE9" w:rsidP="00344CE9">
            <w:pPr>
              <w:pStyle w:val="TableParagraph"/>
              <w:spacing w:line="240" w:lineRule="auto"/>
              <w:ind w:left="134" w:right="134"/>
              <w:rPr>
                <w:sz w:val="24"/>
                <w:szCs w:val="24"/>
              </w:rPr>
            </w:pPr>
            <w:r w:rsidRPr="00F74CBE">
              <w:rPr>
                <w:sz w:val="24"/>
                <w:szCs w:val="24"/>
              </w:rPr>
              <w:t>40-43</w:t>
            </w:r>
          </w:p>
        </w:tc>
        <w:tc>
          <w:tcPr>
            <w:tcW w:w="1557" w:type="dxa"/>
          </w:tcPr>
          <w:p w14:paraId="12FD9B47" w14:textId="77777777" w:rsidR="00344CE9" w:rsidRPr="00F74CBE" w:rsidRDefault="00344CE9" w:rsidP="00344CE9">
            <w:pPr>
              <w:pStyle w:val="TableParagraph"/>
              <w:spacing w:line="240" w:lineRule="auto"/>
              <w:ind w:left="174" w:right="170"/>
              <w:rPr>
                <w:sz w:val="24"/>
                <w:szCs w:val="24"/>
              </w:rPr>
            </w:pPr>
            <w:r w:rsidRPr="00F74CBE">
              <w:rPr>
                <w:sz w:val="24"/>
                <w:szCs w:val="24"/>
              </w:rPr>
              <w:t>41,5</w:t>
            </w:r>
          </w:p>
        </w:tc>
        <w:tc>
          <w:tcPr>
            <w:tcW w:w="1986" w:type="dxa"/>
          </w:tcPr>
          <w:p w14:paraId="263AA599" w14:textId="77777777" w:rsidR="00344CE9" w:rsidRPr="00F74CBE" w:rsidRDefault="00344CE9" w:rsidP="00344CE9">
            <w:pPr>
              <w:pStyle w:val="TableParagraph"/>
              <w:spacing w:line="240" w:lineRule="auto"/>
              <w:ind w:left="3"/>
              <w:rPr>
                <w:sz w:val="24"/>
                <w:szCs w:val="24"/>
              </w:rPr>
            </w:pPr>
            <w:r w:rsidRPr="00F74CBE">
              <w:rPr>
                <w:sz w:val="24"/>
                <w:szCs w:val="24"/>
              </w:rPr>
              <w:t>2</w:t>
            </w:r>
          </w:p>
        </w:tc>
        <w:tc>
          <w:tcPr>
            <w:tcW w:w="1846" w:type="dxa"/>
          </w:tcPr>
          <w:p w14:paraId="32EF97E7" w14:textId="77777777" w:rsidR="00344CE9" w:rsidRPr="00F74CBE" w:rsidRDefault="00344CE9" w:rsidP="00344CE9">
            <w:pPr>
              <w:pStyle w:val="TableParagraph"/>
              <w:spacing w:line="240" w:lineRule="auto"/>
              <w:ind w:left="135" w:right="135"/>
              <w:rPr>
                <w:sz w:val="24"/>
                <w:szCs w:val="24"/>
              </w:rPr>
            </w:pPr>
            <w:r w:rsidRPr="00F74CBE">
              <w:rPr>
                <w:sz w:val="24"/>
                <w:szCs w:val="24"/>
              </w:rPr>
              <w:t>6,66%</w:t>
            </w:r>
          </w:p>
        </w:tc>
      </w:tr>
      <w:tr w:rsidR="00344CE9" w:rsidRPr="00F74CBE" w14:paraId="42F079A3" w14:textId="77777777" w:rsidTr="00344CE9">
        <w:trPr>
          <w:trHeight w:val="132"/>
        </w:trPr>
        <w:tc>
          <w:tcPr>
            <w:tcW w:w="997" w:type="dxa"/>
          </w:tcPr>
          <w:p w14:paraId="10689120" w14:textId="77777777" w:rsidR="00344CE9" w:rsidRPr="00F74CBE" w:rsidRDefault="00344CE9" w:rsidP="00344CE9">
            <w:pPr>
              <w:pStyle w:val="TableParagraph"/>
              <w:spacing w:line="240" w:lineRule="auto"/>
              <w:ind w:left="83" w:right="83"/>
              <w:rPr>
                <w:sz w:val="24"/>
                <w:szCs w:val="24"/>
              </w:rPr>
            </w:pPr>
            <w:r w:rsidRPr="00F74CBE">
              <w:rPr>
                <w:sz w:val="24"/>
                <w:szCs w:val="24"/>
              </w:rPr>
              <w:t>Jumlah</w:t>
            </w:r>
          </w:p>
        </w:tc>
        <w:tc>
          <w:tcPr>
            <w:tcW w:w="1416" w:type="dxa"/>
          </w:tcPr>
          <w:p w14:paraId="16943DB6" w14:textId="77777777" w:rsidR="00344CE9" w:rsidRPr="00F74CBE" w:rsidRDefault="00344CE9" w:rsidP="00344CE9">
            <w:pPr>
              <w:pStyle w:val="TableParagraph"/>
              <w:spacing w:line="240" w:lineRule="auto"/>
              <w:jc w:val="left"/>
              <w:rPr>
                <w:sz w:val="24"/>
                <w:szCs w:val="24"/>
              </w:rPr>
            </w:pPr>
          </w:p>
        </w:tc>
        <w:tc>
          <w:tcPr>
            <w:tcW w:w="1557" w:type="dxa"/>
          </w:tcPr>
          <w:p w14:paraId="501034BA" w14:textId="77777777" w:rsidR="00344CE9" w:rsidRPr="00F74CBE" w:rsidRDefault="00344CE9" w:rsidP="00344CE9">
            <w:pPr>
              <w:pStyle w:val="TableParagraph"/>
              <w:spacing w:line="240" w:lineRule="auto"/>
              <w:jc w:val="left"/>
              <w:rPr>
                <w:sz w:val="24"/>
                <w:szCs w:val="24"/>
              </w:rPr>
            </w:pPr>
          </w:p>
        </w:tc>
        <w:tc>
          <w:tcPr>
            <w:tcW w:w="1986" w:type="dxa"/>
          </w:tcPr>
          <w:p w14:paraId="18C39399" w14:textId="77777777" w:rsidR="00344CE9" w:rsidRPr="00F74CBE" w:rsidRDefault="00344CE9" w:rsidP="00344CE9">
            <w:pPr>
              <w:pStyle w:val="TableParagraph"/>
              <w:spacing w:line="240" w:lineRule="auto"/>
              <w:ind w:left="157" w:right="151"/>
              <w:rPr>
                <w:sz w:val="24"/>
                <w:szCs w:val="24"/>
              </w:rPr>
            </w:pPr>
            <w:r w:rsidRPr="00F74CBE">
              <w:rPr>
                <w:sz w:val="24"/>
                <w:szCs w:val="24"/>
              </w:rPr>
              <w:t>N=30</w:t>
            </w:r>
          </w:p>
        </w:tc>
        <w:tc>
          <w:tcPr>
            <w:tcW w:w="1846" w:type="dxa"/>
          </w:tcPr>
          <w:p w14:paraId="220207C3" w14:textId="77777777" w:rsidR="00344CE9" w:rsidRPr="00F74CBE" w:rsidRDefault="00344CE9" w:rsidP="00344CE9">
            <w:pPr>
              <w:pStyle w:val="TableParagraph"/>
              <w:spacing w:line="240" w:lineRule="auto"/>
              <w:ind w:left="135" w:right="135"/>
              <w:rPr>
                <w:sz w:val="24"/>
                <w:szCs w:val="24"/>
              </w:rPr>
            </w:pPr>
            <w:r w:rsidRPr="00F74CBE">
              <w:rPr>
                <w:sz w:val="24"/>
                <w:szCs w:val="24"/>
              </w:rPr>
              <w:t>100%</w:t>
            </w:r>
          </w:p>
        </w:tc>
      </w:tr>
    </w:tbl>
    <w:p w14:paraId="0CB18034" w14:textId="3482B6AA" w:rsidR="00344CE9" w:rsidRDefault="00344CE9" w:rsidP="00344CE9">
      <w:pPr>
        <w:pStyle w:val="BodyText"/>
        <w:spacing w:line="360" w:lineRule="auto"/>
        <w:ind w:right="113"/>
        <w:jc w:val="both"/>
        <w:sectPr w:rsidR="00344CE9" w:rsidSect="003D196A">
          <w:pgSz w:w="12240" w:h="15840"/>
          <w:pgMar w:top="1440" w:right="1440" w:bottom="1440" w:left="1440" w:header="1007" w:footer="0" w:gutter="0"/>
          <w:cols w:space="720"/>
          <w:docGrid w:linePitch="299"/>
        </w:sectPr>
      </w:pPr>
    </w:p>
    <w:p w14:paraId="20ABF235" w14:textId="5B53323F" w:rsidR="002969FE" w:rsidRDefault="00666C6C" w:rsidP="003D196A">
      <w:pPr>
        <w:pStyle w:val="BodyText"/>
        <w:spacing w:line="360" w:lineRule="auto"/>
        <w:ind w:right="119" w:firstLine="720"/>
        <w:jc w:val="both"/>
      </w:pPr>
      <w:r>
        <w:lastRenderedPageBreak/>
        <w:t xml:space="preserve">Secara berturut-turut tabel </w:t>
      </w:r>
      <w:r>
        <w:rPr>
          <w:spacing w:val="-3"/>
        </w:rPr>
        <w:t xml:space="preserve">di </w:t>
      </w:r>
      <w:r>
        <w:t>atas menunjukkan responden</w:t>
      </w:r>
      <w:r>
        <w:rPr>
          <w:spacing w:val="11"/>
        </w:rPr>
        <w:t xml:space="preserve"> </w:t>
      </w:r>
      <w:r>
        <w:t>yang</w:t>
      </w:r>
      <w:r>
        <w:rPr>
          <w:spacing w:val="-3"/>
        </w:rPr>
        <w:t xml:space="preserve"> </w:t>
      </w:r>
      <w:r>
        <w:t>memperoleh skor</w:t>
      </w:r>
      <w:r>
        <w:rPr>
          <w:spacing w:val="45"/>
        </w:rPr>
        <w:t xml:space="preserve"> </w:t>
      </w:r>
      <w:r>
        <w:t>antara</w:t>
      </w:r>
      <w:r>
        <w:rPr>
          <w:spacing w:val="47"/>
        </w:rPr>
        <w:t xml:space="preserve"> </w:t>
      </w:r>
      <w:r>
        <w:t>40-43</w:t>
      </w:r>
      <w:r>
        <w:rPr>
          <w:spacing w:val="46"/>
        </w:rPr>
        <w:t xml:space="preserve"> </w:t>
      </w:r>
      <w:r>
        <w:t>sebanyak</w:t>
      </w:r>
      <w:r>
        <w:rPr>
          <w:spacing w:val="46"/>
        </w:rPr>
        <w:t xml:space="preserve"> </w:t>
      </w:r>
      <w:r>
        <w:t>2</w:t>
      </w:r>
      <w:r>
        <w:rPr>
          <w:spacing w:val="46"/>
        </w:rPr>
        <w:t xml:space="preserve"> </w:t>
      </w:r>
      <w:r>
        <w:t>responden</w:t>
      </w:r>
      <w:r>
        <w:rPr>
          <w:spacing w:val="46"/>
        </w:rPr>
        <w:t xml:space="preserve"> </w:t>
      </w:r>
      <w:r>
        <w:t>atau</w:t>
      </w:r>
      <w:r>
        <w:rPr>
          <w:spacing w:val="46"/>
        </w:rPr>
        <w:t xml:space="preserve"> </w:t>
      </w:r>
      <w:r>
        <w:t>6,66%,</w:t>
      </w:r>
      <w:r>
        <w:rPr>
          <w:spacing w:val="46"/>
        </w:rPr>
        <w:t xml:space="preserve"> </w:t>
      </w:r>
      <w:r>
        <w:t>antara</w:t>
      </w:r>
      <w:r>
        <w:rPr>
          <w:spacing w:val="47"/>
        </w:rPr>
        <w:t xml:space="preserve"> </w:t>
      </w:r>
      <w:r>
        <w:t>44-47</w:t>
      </w:r>
      <w:r>
        <w:rPr>
          <w:spacing w:val="45"/>
        </w:rPr>
        <w:t xml:space="preserve"> </w:t>
      </w:r>
      <w:r>
        <w:t>sebanyak</w:t>
      </w:r>
      <w:r>
        <w:rPr>
          <w:spacing w:val="46"/>
        </w:rPr>
        <w:t xml:space="preserve"> </w:t>
      </w:r>
      <w:r>
        <w:t>6</w:t>
      </w:r>
      <w:r w:rsidR="002969FE">
        <w:t xml:space="preserve"> </w:t>
      </w:r>
      <w:r>
        <w:t>responden</w:t>
      </w:r>
      <w:r>
        <w:rPr>
          <w:spacing w:val="10"/>
        </w:rPr>
        <w:t xml:space="preserve"> </w:t>
      </w:r>
      <w:r>
        <w:t>atau</w:t>
      </w:r>
      <w:r>
        <w:rPr>
          <w:spacing w:val="10"/>
        </w:rPr>
        <w:t xml:space="preserve"> </w:t>
      </w:r>
      <w:r>
        <w:t>20%,</w:t>
      </w:r>
      <w:r>
        <w:rPr>
          <w:spacing w:val="6"/>
        </w:rPr>
        <w:t xml:space="preserve"> </w:t>
      </w:r>
      <w:r>
        <w:t>antara</w:t>
      </w:r>
      <w:r>
        <w:rPr>
          <w:spacing w:val="11"/>
        </w:rPr>
        <w:t xml:space="preserve"> </w:t>
      </w:r>
      <w:r>
        <w:t>48-51</w:t>
      </w:r>
      <w:r>
        <w:rPr>
          <w:spacing w:val="10"/>
        </w:rPr>
        <w:t xml:space="preserve"> </w:t>
      </w:r>
      <w:r>
        <w:t>sebanyak</w:t>
      </w:r>
      <w:r>
        <w:rPr>
          <w:spacing w:val="10"/>
        </w:rPr>
        <w:t xml:space="preserve"> </w:t>
      </w:r>
      <w:r>
        <w:t>5</w:t>
      </w:r>
      <w:r>
        <w:rPr>
          <w:spacing w:val="11"/>
        </w:rPr>
        <w:t xml:space="preserve"> </w:t>
      </w:r>
      <w:r>
        <w:t xml:space="preserve">responden </w:t>
      </w:r>
      <w:r>
        <w:rPr>
          <w:spacing w:val="17"/>
        </w:rPr>
        <w:t xml:space="preserve"> </w:t>
      </w:r>
      <w:r>
        <w:t>atau</w:t>
      </w:r>
      <w:r>
        <w:rPr>
          <w:spacing w:val="10"/>
        </w:rPr>
        <w:t xml:space="preserve"> </w:t>
      </w:r>
      <w:r>
        <w:t>16,66%,</w:t>
      </w:r>
      <w:r>
        <w:rPr>
          <w:spacing w:val="6"/>
        </w:rPr>
        <w:t xml:space="preserve"> </w:t>
      </w:r>
      <w:r>
        <w:t>antara</w:t>
      </w:r>
      <w:r>
        <w:rPr>
          <w:spacing w:val="18"/>
        </w:rPr>
        <w:t xml:space="preserve"> </w:t>
      </w:r>
      <w:r>
        <w:t>52-55</w:t>
      </w:r>
      <w:r>
        <w:rPr>
          <w:spacing w:val="18"/>
        </w:rPr>
        <w:t xml:space="preserve"> </w:t>
      </w:r>
      <w:r>
        <w:t>sebanyak</w:t>
      </w:r>
      <w:r>
        <w:rPr>
          <w:spacing w:val="19"/>
        </w:rPr>
        <w:t xml:space="preserve"> </w:t>
      </w:r>
      <w:r>
        <w:t>13</w:t>
      </w:r>
      <w:r>
        <w:rPr>
          <w:spacing w:val="19"/>
        </w:rPr>
        <w:t xml:space="preserve"> </w:t>
      </w:r>
      <w:r>
        <w:t>responden</w:t>
      </w:r>
      <w:r>
        <w:rPr>
          <w:spacing w:val="19"/>
        </w:rPr>
        <w:t xml:space="preserve"> </w:t>
      </w:r>
      <w:r>
        <w:t>atau</w:t>
      </w:r>
      <w:r>
        <w:rPr>
          <w:spacing w:val="19"/>
        </w:rPr>
        <w:t xml:space="preserve"> </w:t>
      </w:r>
      <w:r>
        <w:t>43,33%,</w:t>
      </w:r>
      <w:r>
        <w:rPr>
          <w:spacing w:val="14"/>
        </w:rPr>
        <w:t xml:space="preserve"> </w:t>
      </w:r>
      <w:r>
        <w:t>antara</w:t>
      </w:r>
      <w:r>
        <w:rPr>
          <w:spacing w:val="20"/>
        </w:rPr>
        <w:t xml:space="preserve"> </w:t>
      </w:r>
      <w:r>
        <w:t>56-59</w:t>
      </w:r>
      <w:r>
        <w:rPr>
          <w:spacing w:val="19"/>
        </w:rPr>
        <w:t xml:space="preserve"> </w:t>
      </w:r>
      <w:r>
        <w:t>sebanyak</w:t>
      </w:r>
      <w:r>
        <w:rPr>
          <w:spacing w:val="19"/>
        </w:rPr>
        <w:t xml:space="preserve"> </w:t>
      </w:r>
      <w:r>
        <w:t>2</w:t>
      </w:r>
      <w:r>
        <w:rPr>
          <w:spacing w:val="19"/>
        </w:rPr>
        <w:t xml:space="preserve"> </w:t>
      </w:r>
      <w:r>
        <w:t>responden</w:t>
      </w:r>
      <w:r>
        <w:rPr>
          <w:spacing w:val="18"/>
        </w:rPr>
        <w:t xml:space="preserve"> </w:t>
      </w:r>
      <w:r>
        <w:t>atau</w:t>
      </w:r>
      <w:r w:rsidR="002969FE">
        <w:t xml:space="preserve"> </w:t>
      </w:r>
      <w:r>
        <w:t>6,66%, antara 60-63 sebanyak 2 responden atau 6,66%.</w:t>
      </w:r>
    </w:p>
    <w:p w14:paraId="70A03BA1" w14:textId="77777777" w:rsidR="00666C6C" w:rsidRDefault="00344CE9" w:rsidP="00344CE9">
      <w:pPr>
        <w:pStyle w:val="BodyText"/>
        <w:spacing w:line="360" w:lineRule="auto"/>
        <w:ind w:right="119" w:firstLine="720"/>
        <w:jc w:val="both"/>
      </w:pPr>
      <w:r>
        <w:rPr>
          <w:noProof/>
        </w:rPr>
        <mc:AlternateContent>
          <mc:Choice Requires="wps">
            <w:drawing>
              <wp:anchor distT="0" distB="0" distL="114300" distR="114300" simplePos="0" relativeHeight="251671552" behindDoc="0" locked="0" layoutInCell="1" allowOverlap="1" wp14:anchorId="4E62E405" wp14:editId="36CB48F9">
                <wp:simplePos x="0" y="0"/>
                <wp:positionH relativeFrom="page">
                  <wp:posOffset>1836959</wp:posOffset>
                </wp:positionH>
                <wp:positionV relativeFrom="page">
                  <wp:posOffset>3571252</wp:posOffset>
                </wp:positionV>
                <wp:extent cx="153035" cy="642620"/>
                <wp:effectExtent l="0" t="0" r="18415" b="508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 cy="642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EF13C" w14:textId="77777777" w:rsidR="00344CE9" w:rsidRDefault="00344CE9" w:rsidP="00344CE9">
                            <w:pPr>
                              <w:spacing w:line="224" w:lineRule="exact"/>
                              <w:ind w:left="20"/>
                              <w:rPr>
                                <w:rFonts w:ascii="Carlito"/>
                                <w:b/>
                                <w:sz w:val="20"/>
                              </w:rPr>
                            </w:pPr>
                            <w:proofErr w:type="spellStart"/>
                            <w:r>
                              <w:rPr>
                                <w:rFonts w:ascii="Carlito"/>
                                <w:b/>
                                <w:sz w:val="20"/>
                              </w:rPr>
                              <w:t>frekuensi</w:t>
                            </w:r>
                            <w:proofErr w:type="spellEnd"/>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62E405" id="_x0000_t202" coordsize="21600,21600" o:spt="202" path="m,l,21600r21600,l21600,xe">
                <v:stroke joinstyle="miter"/>
                <v:path gradientshapeok="t" o:connecttype="rect"/>
              </v:shapetype>
              <v:shape id="Text Box 18" o:spid="_x0000_s1026" type="#_x0000_t202" style="position:absolute;left:0;text-align:left;margin-left:144.65pt;margin-top:281.2pt;width:12.05pt;height:50.6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" filled="f" stroked="f">
                <v:textbox style="layout-flow:vertical;mso-layout-flow-alt:bottom-to-top" inset="0,0,0,0">
                  <w:txbxContent>
                    <w:p w14:paraId="7DEEF13C" w14:textId="77777777" w:rsidR="00344CE9" w:rsidRDefault="00344CE9" w:rsidP="00344CE9">
                      <w:pPr>
                        <w:spacing w:line="224" w:lineRule="exact"/>
                        <w:ind w:left="20"/>
                        <w:rPr>
                          <w:rFonts w:ascii="Carlito"/>
                          <w:b/>
                          <w:sz w:val="20"/>
                        </w:rPr>
                      </w:pPr>
                      <w:proofErr w:type="spellStart"/>
                      <w:r>
                        <w:rPr>
                          <w:rFonts w:ascii="Carlito"/>
                          <w:b/>
                          <w:sz w:val="20"/>
                        </w:rPr>
                        <w:t>frekuensi</w:t>
                      </w:r>
                      <w:proofErr w:type="spellEnd"/>
                    </w:p>
                  </w:txbxContent>
                </v:textbox>
                <w10:wrap anchorx="page" anchory="page"/>
              </v:shape>
            </w:pict>
          </mc:Fallback>
        </mc:AlternateContent>
      </w:r>
      <w:r w:rsidR="003D196A">
        <w:rPr>
          <w:noProof/>
        </w:rPr>
        <mc:AlternateContent>
          <mc:Choice Requires="wpg">
            <w:drawing>
              <wp:anchor distT="0" distB="0" distL="114300" distR="114300" simplePos="0" relativeHeight="251659264" behindDoc="0" locked="0" layoutInCell="1" allowOverlap="1" wp14:anchorId="2EE75FB1" wp14:editId="43DE9D6B">
                <wp:simplePos x="0" y="0"/>
                <wp:positionH relativeFrom="page">
                  <wp:posOffset>1750911</wp:posOffset>
                </wp:positionH>
                <wp:positionV relativeFrom="paragraph">
                  <wp:posOffset>742422</wp:posOffset>
                </wp:positionV>
                <wp:extent cx="3733346" cy="2136097"/>
                <wp:effectExtent l="0" t="0" r="19685" b="1714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3346" cy="2136097"/>
                          <a:chOff x="3432" y="-4504"/>
                          <a:chExt cx="7200" cy="4320"/>
                        </a:xfrm>
                      </wpg:grpSpPr>
                      <wps:wsp>
                        <wps:cNvPr id="7" name="Freeform 7"/>
                        <wps:cNvSpPr>
                          <a:spLocks/>
                        </wps:cNvSpPr>
                        <wps:spPr bwMode="auto">
                          <a:xfrm>
                            <a:off x="4376" y="-4056"/>
                            <a:ext cx="6036" cy="2948"/>
                          </a:xfrm>
                          <a:custGeom>
                            <a:avLst/>
                            <a:gdLst>
                              <a:gd name="T0" fmla="+- 0 10412 4376"/>
                              <a:gd name="T1" fmla="*/ T0 w 6036"/>
                              <a:gd name="T2" fmla="+- 0 -1564 -4056"/>
                              <a:gd name="T3" fmla="*/ -1564 h 2948"/>
                              <a:gd name="T4" fmla="+- 0 9404 4376"/>
                              <a:gd name="T5" fmla="*/ T4 w 6036"/>
                              <a:gd name="T6" fmla="+- 0 -1564 -4056"/>
                              <a:gd name="T7" fmla="*/ -1564 h 2948"/>
                              <a:gd name="T8" fmla="+- 0 9404 4376"/>
                              <a:gd name="T9" fmla="*/ T8 w 6036"/>
                              <a:gd name="T10" fmla="+- 0 -2468 -4056"/>
                              <a:gd name="T11" fmla="*/ -2468 h 2948"/>
                              <a:gd name="T12" fmla="+- 0 8400 4376"/>
                              <a:gd name="T13" fmla="*/ T12 w 6036"/>
                              <a:gd name="T14" fmla="+- 0 -2468 -4056"/>
                              <a:gd name="T15" fmla="*/ -2468 h 2948"/>
                              <a:gd name="T16" fmla="+- 0 8400 4376"/>
                              <a:gd name="T17" fmla="*/ T16 w 6036"/>
                              <a:gd name="T18" fmla="+- 0 -2244 -4056"/>
                              <a:gd name="T19" fmla="*/ -2244 h 2948"/>
                              <a:gd name="T20" fmla="+- 0 7392 4376"/>
                              <a:gd name="T21" fmla="*/ T20 w 6036"/>
                              <a:gd name="T22" fmla="+- 0 -2244 -4056"/>
                              <a:gd name="T23" fmla="*/ -2244 h 2948"/>
                              <a:gd name="T24" fmla="+- 0 7392 4376"/>
                              <a:gd name="T25" fmla="*/ T24 w 6036"/>
                              <a:gd name="T26" fmla="+- 0 -4056 -4056"/>
                              <a:gd name="T27" fmla="*/ -4056 h 2948"/>
                              <a:gd name="T28" fmla="+- 0 6388 4376"/>
                              <a:gd name="T29" fmla="*/ T28 w 6036"/>
                              <a:gd name="T30" fmla="+- 0 -4056 -4056"/>
                              <a:gd name="T31" fmla="*/ -4056 h 2948"/>
                              <a:gd name="T32" fmla="+- 0 6388 4376"/>
                              <a:gd name="T33" fmla="*/ T32 w 6036"/>
                              <a:gd name="T34" fmla="+- 0 -1564 -4056"/>
                              <a:gd name="T35" fmla="*/ -1564 h 2948"/>
                              <a:gd name="T36" fmla="+- 0 4376 4376"/>
                              <a:gd name="T37" fmla="*/ T36 w 6036"/>
                              <a:gd name="T38" fmla="+- 0 -1564 -4056"/>
                              <a:gd name="T39" fmla="*/ -1564 h 2948"/>
                              <a:gd name="T40" fmla="+- 0 4376 4376"/>
                              <a:gd name="T41" fmla="*/ T40 w 6036"/>
                              <a:gd name="T42" fmla="+- 0 -1108 -4056"/>
                              <a:gd name="T43" fmla="*/ -1108 h 2948"/>
                              <a:gd name="T44" fmla="+- 0 10412 4376"/>
                              <a:gd name="T45" fmla="*/ T44 w 6036"/>
                              <a:gd name="T46" fmla="+- 0 -1108 -4056"/>
                              <a:gd name="T47" fmla="*/ -1108 h 2948"/>
                              <a:gd name="T48" fmla="+- 0 10412 4376"/>
                              <a:gd name="T49" fmla="*/ T48 w 6036"/>
                              <a:gd name="T50" fmla="+- 0 -1564 -4056"/>
                              <a:gd name="T51" fmla="*/ -1564 h 2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036" h="2948">
                                <a:moveTo>
                                  <a:pt x="6036" y="2492"/>
                                </a:moveTo>
                                <a:lnTo>
                                  <a:pt x="5028" y="2492"/>
                                </a:lnTo>
                                <a:lnTo>
                                  <a:pt x="5028" y="1588"/>
                                </a:lnTo>
                                <a:lnTo>
                                  <a:pt x="4024" y="1588"/>
                                </a:lnTo>
                                <a:lnTo>
                                  <a:pt x="4024" y="1812"/>
                                </a:lnTo>
                                <a:lnTo>
                                  <a:pt x="3016" y="1812"/>
                                </a:lnTo>
                                <a:lnTo>
                                  <a:pt x="3016" y="0"/>
                                </a:lnTo>
                                <a:lnTo>
                                  <a:pt x="2012" y="0"/>
                                </a:lnTo>
                                <a:lnTo>
                                  <a:pt x="2012" y="2492"/>
                                </a:lnTo>
                                <a:lnTo>
                                  <a:pt x="0" y="2492"/>
                                </a:lnTo>
                                <a:lnTo>
                                  <a:pt x="0" y="2948"/>
                                </a:lnTo>
                                <a:lnTo>
                                  <a:pt x="6036" y="2948"/>
                                </a:lnTo>
                                <a:lnTo>
                                  <a:pt x="6036" y="2492"/>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AutoShape 8"/>
                        <wps:cNvSpPr>
                          <a:spLocks/>
                        </wps:cNvSpPr>
                        <wps:spPr bwMode="auto">
                          <a:xfrm>
                            <a:off x="4310" y="-4282"/>
                            <a:ext cx="6104" cy="3172"/>
                          </a:xfrm>
                          <a:custGeom>
                            <a:avLst/>
                            <a:gdLst>
                              <a:gd name="T0" fmla="+- 0 4374 4310"/>
                              <a:gd name="T1" fmla="*/ T0 w 6104"/>
                              <a:gd name="T2" fmla="+- 0 -1110 -4282"/>
                              <a:gd name="T3" fmla="*/ -1110 h 3172"/>
                              <a:gd name="T4" fmla="+- 0 4374 4310"/>
                              <a:gd name="T5" fmla="*/ T4 w 6104"/>
                              <a:gd name="T6" fmla="+- 0 -4282 -4282"/>
                              <a:gd name="T7" fmla="*/ -4282 h 3172"/>
                              <a:gd name="T8" fmla="+- 0 4310 4310"/>
                              <a:gd name="T9" fmla="*/ T8 w 6104"/>
                              <a:gd name="T10" fmla="+- 0 -1110 -4282"/>
                              <a:gd name="T11" fmla="*/ -1110 h 3172"/>
                              <a:gd name="T12" fmla="+- 0 4374 4310"/>
                              <a:gd name="T13" fmla="*/ T12 w 6104"/>
                              <a:gd name="T14" fmla="+- 0 -1110 -4282"/>
                              <a:gd name="T15" fmla="*/ -1110 h 3172"/>
                              <a:gd name="T16" fmla="+- 0 4310 4310"/>
                              <a:gd name="T17" fmla="*/ T16 w 6104"/>
                              <a:gd name="T18" fmla="+- 0 -1562 -4282"/>
                              <a:gd name="T19" fmla="*/ -1562 h 3172"/>
                              <a:gd name="T20" fmla="+- 0 4374 4310"/>
                              <a:gd name="T21" fmla="*/ T20 w 6104"/>
                              <a:gd name="T22" fmla="+- 0 -1562 -4282"/>
                              <a:gd name="T23" fmla="*/ -1562 h 3172"/>
                              <a:gd name="T24" fmla="+- 0 4310 4310"/>
                              <a:gd name="T25" fmla="*/ T24 w 6104"/>
                              <a:gd name="T26" fmla="+- 0 -2014 -4282"/>
                              <a:gd name="T27" fmla="*/ -2014 h 3172"/>
                              <a:gd name="T28" fmla="+- 0 4374 4310"/>
                              <a:gd name="T29" fmla="*/ T28 w 6104"/>
                              <a:gd name="T30" fmla="+- 0 -2014 -4282"/>
                              <a:gd name="T31" fmla="*/ -2014 h 3172"/>
                              <a:gd name="T32" fmla="+- 0 4310 4310"/>
                              <a:gd name="T33" fmla="*/ T32 w 6104"/>
                              <a:gd name="T34" fmla="+- 0 -2470 -4282"/>
                              <a:gd name="T35" fmla="*/ -2470 h 3172"/>
                              <a:gd name="T36" fmla="+- 0 4374 4310"/>
                              <a:gd name="T37" fmla="*/ T36 w 6104"/>
                              <a:gd name="T38" fmla="+- 0 -2470 -4282"/>
                              <a:gd name="T39" fmla="*/ -2470 h 3172"/>
                              <a:gd name="T40" fmla="+- 0 4310 4310"/>
                              <a:gd name="T41" fmla="*/ T40 w 6104"/>
                              <a:gd name="T42" fmla="+- 0 -2922 -4282"/>
                              <a:gd name="T43" fmla="*/ -2922 h 3172"/>
                              <a:gd name="T44" fmla="+- 0 4374 4310"/>
                              <a:gd name="T45" fmla="*/ T44 w 6104"/>
                              <a:gd name="T46" fmla="+- 0 -2922 -4282"/>
                              <a:gd name="T47" fmla="*/ -2922 h 3172"/>
                              <a:gd name="T48" fmla="+- 0 4310 4310"/>
                              <a:gd name="T49" fmla="*/ T48 w 6104"/>
                              <a:gd name="T50" fmla="+- 0 -3374 -4282"/>
                              <a:gd name="T51" fmla="*/ -3374 h 3172"/>
                              <a:gd name="T52" fmla="+- 0 4374 4310"/>
                              <a:gd name="T53" fmla="*/ T52 w 6104"/>
                              <a:gd name="T54" fmla="+- 0 -3374 -4282"/>
                              <a:gd name="T55" fmla="*/ -3374 h 3172"/>
                              <a:gd name="T56" fmla="+- 0 4310 4310"/>
                              <a:gd name="T57" fmla="*/ T56 w 6104"/>
                              <a:gd name="T58" fmla="+- 0 -3830 -4282"/>
                              <a:gd name="T59" fmla="*/ -3830 h 3172"/>
                              <a:gd name="T60" fmla="+- 0 4374 4310"/>
                              <a:gd name="T61" fmla="*/ T60 w 6104"/>
                              <a:gd name="T62" fmla="+- 0 -3830 -4282"/>
                              <a:gd name="T63" fmla="*/ -3830 h 3172"/>
                              <a:gd name="T64" fmla="+- 0 4310 4310"/>
                              <a:gd name="T65" fmla="*/ T64 w 6104"/>
                              <a:gd name="T66" fmla="+- 0 -4282 -4282"/>
                              <a:gd name="T67" fmla="*/ -4282 h 3172"/>
                              <a:gd name="T68" fmla="+- 0 4374 4310"/>
                              <a:gd name="T69" fmla="*/ T68 w 6104"/>
                              <a:gd name="T70" fmla="+- 0 -4282 -4282"/>
                              <a:gd name="T71" fmla="*/ -4282 h 3172"/>
                              <a:gd name="T72" fmla="+- 0 4374 4310"/>
                              <a:gd name="T73" fmla="*/ T72 w 6104"/>
                              <a:gd name="T74" fmla="+- 0 -1110 -4282"/>
                              <a:gd name="T75" fmla="*/ -1110 h 3172"/>
                              <a:gd name="T76" fmla="+- 0 10414 4310"/>
                              <a:gd name="T77" fmla="*/ T76 w 6104"/>
                              <a:gd name="T78" fmla="+- 0 -1110 -4282"/>
                              <a:gd name="T79" fmla="*/ -1110 h 3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6104" h="3172">
                                <a:moveTo>
                                  <a:pt x="64" y="3172"/>
                                </a:moveTo>
                                <a:lnTo>
                                  <a:pt x="64" y="0"/>
                                </a:lnTo>
                                <a:moveTo>
                                  <a:pt x="0" y="3172"/>
                                </a:moveTo>
                                <a:lnTo>
                                  <a:pt x="64" y="3172"/>
                                </a:lnTo>
                                <a:moveTo>
                                  <a:pt x="0" y="2720"/>
                                </a:moveTo>
                                <a:lnTo>
                                  <a:pt x="64" y="2720"/>
                                </a:lnTo>
                                <a:moveTo>
                                  <a:pt x="0" y="2268"/>
                                </a:moveTo>
                                <a:lnTo>
                                  <a:pt x="64" y="2268"/>
                                </a:lnTo>
                                <a:moveTo>
                                  <a:pt x="0" y="1812"/>
                                </a:moveTo>
                                <a:lnTo>
                                  <a:pt x="64" y="1812"/>
                                </a:lnTo>
                                <a:moveTo>
                                  <a:pt x="0" y="1360"/>
                                </a:moveTo>
                                <a:lnTo>
                                  <a:pt x="64" y="1360"/>
                                </a:lnTo>
                                <a:moveTo>
                                  <a:pt x="0" y="908"/>
                                </a:moveTo>
                                <a:lnTo>
                                  <a:pt x="64" y="908"/>
                                </a:lnTo>
                                <a:moveTo>
                                  <a:pt x="0" y="452"/>
                                </a:moveTo>
                                <a:lnTo>
                                  <a:pt x="64" y="452"/>
                                </a:lnTo>
                                <a:moveTo>
                                  <a:pt x="0" y="0"/>
                                </a:moveTo>
                                <a:lnTo>
                                  <a:pt x="64" y="0"/>
                                </a:lnTo>
                                <a:moveTo>
                                  <a:pt x="64" y="3172"/>
                                </a:moveTo>
                                <a:lnTo>
                                  <a:pt x="6104" y="3172"/>
                                </a:lnTo>
                              </a:path>
                            </a:pathLst>
                          </a:custGeom>
                          <a:noFill/>
                          <a:ln w="7620">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9"/>
                        <wps:cNvSpPr>
                          <a:spLocks noChangeArrowheads="1"/>
                        </wps:cNvSpPr>
                        <wps:spPr bwMode="auto">
                          <a:xfrm>
                            <a:off x="3432" y="-4504"/>
                            <a:ext cx="7200" cy="4320"/>
                          </a:xfrm>
                          <a:prstGeom prst="rect">
                            <a:avLst/>
                          </a:prstGeom>
                          <a:noFill/>
                          <a:ln w="9525">
                            <a:solidFill>
                              <a:srgbClr val="85858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Text Box 10"/>
                        <wps:cNvSpPr txBox="1">
                          <a:spLocks noChangeArrowheads="1"/>
                        </wps:cNvSpPr>
                        <wps:spPr bwMode="auto">
                          <a:xfrm>
                            <a:off x="3987" y="-4373"/>
                            <a:ext cx="223" cy="3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A42A5" w14:textId="77777777" w:rsidR="00344CE9" w:rsidRDefault="00344CE9" w:rsidP="00666C6C">
                              <w:pPr>
                                <w:spacing w:line="192" w:lineRule="exact"/>
                                <w:rPr>
                                  <w:rFonts w:ascii="Arial"/>
                                  <w:w w:val="95"/>
                                  <w:sz w:val="20"/>
                                </w:rPr>
                              </w:pPr>
                            </w:p>
                            <w:p w14:paraId="4829FF04" w14:textId="77777777" w:rsidR="00344CE9" w:rsidRDefault="00666C6C" w:rsidP="00666C6C">
                              <w:pPr>
                                <w:spacing w:line="192" w:lineRule="exact"/>
                                <w:rPr>
                                  <w:rFonts w:ascii="Arial"/>
                                  <w:w w:val="95"/>
                                  <w:sz w:val="20"/>
                                </w:rPr>
                              </w:pPr>
                              <w:r>
                                <w:rPr>
                                  <w:rFonts w:ascii="Arial"/>
                                  <w:w w:val="95"/>
                                  <w:sz w:val="20"/>
                                </w:rPr>
                                <w:t>1</w:t>
                              </w:r>
                            </w:p>
                            <w:p w14:paraId="5D5303EA" w14:textId="3022F551" w:rsidR="00666C6C" w:rsidRDefault="00666C6C" w:rsidP="00666C6C">
                              <w:pPr>
                                <w:spacing w:line="192" w:lineRule="exact"/>
                                <w:rPr>
                                  <w:rFonts w:ascii="Arial"/>
                                  <w:sz w:val="20"/>
                                </w:rPr>
                              </w:pPr>
                              <w:r>
                                <w:rPr>
                                  <w:rFonts w:ascii="Arial"/>
                                  <w:w w:val="95"/>
                                  <w:sz w:val="20"/>
                                </w:rPr>
                                <w:t>4</w:t>
                              </w:r>
                            </w:p>
                            <w:p w14:paraId="70AB74F4" w14:textId="77777777" w:rsidR="00344CE9" w:rsidRDefault="00666C6C" w:rsidP="00344CE9">
                              <w:pPr>
                                <w:ind w:right="20"/>
                                <w:jc w:val="center"/>
                                <w:rPr>
                                  <w:rFonts w:ascii="Arial"/>
                                  <w:spacing w:val="-2"/>
                                  <w:w w:val="90"/>
                                  <w:sz w:val="20"/>
                                </w:rPr>
                              </w:pPr>
                              <w:r>
                                <w:rPr>
                                  <w:rFonts w:ascii="Arial"/>
                                  <w:spacing w:val="-2"/>
                                  <w:w w:val="90"/>
                                  <w:sz w:val="20"/>
                                </w:rPr>
                                <w:t>12</w:t>
                              </w:r>
                            </w:p>
                            <w:p w14:paraId="6D2CE718" w14:textId="77777777" w:rsidR="00344CE9" w:rsidRDefault="00666C6C" w:rsidP="00344CE9">
                              <w:pPr>
                                <w:ind w:right="20"/>
                                <w:jc w:val="center"/>
                                <w:rPr>
                                  <w:rFonts w:ascii="Arial"/>
                                  <w:spacing w:val="-2"/>
                                  <w:w w:val="90"/>
                                  <w:sz w:val="20"/>
                                </w:rPr>
                              </w:pPr>
                              <w:r>
                                <w:rPr>
                                  <w:rFonts w:ascii="Arial"/>
                                  <w:spacing w:val="-2"/>
                                  <w:w w:val="90"/>
                                  <w:sz w:val="20"/>
                                </w:rPr>
                                <w:t>1</w:t>
                              </w:r>
                            </w:p>
                            <w:p w14:paraId="7B482BAD" w14:textId="7CB2A9E6" w:rsidR="00666C6C" w:rsidRPr="00344CE9" w:rsidRDefault="00666C6C" w:rsidP="00344CE9">
                              <w:pPr>
                                <w:ind w:right="20"/>
                                <w:jc w:val="center"/>
                                <w:rPr>
                                  <w:rFonts w:ascii="Arial"/>
                                  <w:spacing w:val="-2"/>
                                  <w:w w:val="90"/>
                                  <w:sz w:val="20"/>
                                </w:rPr>
                              </w:pPr>
                              <w:r>
                                <w:rPr>
                                  <w:rFonts w:ascii="Arial"/>
                                  <w:spacing w:val="-2"/>
                                  <w:w w:val="90"/>
                                  <w:sz w:val="20"/>
                                </w:rPr>
                                <w:t>0</w:t>
                              </w:r>
                            </w:p>
                            <w:p w14:paraId="1AC07619" w14:textId="77777777" w:rsidR="00666C6C" w:rsidRDefault="00666C6C" w:rsidP="00666C6C">
                              <w:pPr>
                                <w:spacing w:before="4"/>
                                <w:rPr>
                                  <w:rFonts w:ascii="Arial"/>
                                  <w:sz w:val="19"/>
                                </w:rPr>
                              </w:pPr>
                            </w:p>
                            <w:p w14:paraId="647F666F" w14:textId="77777777" w:rsidR="00666C6C" w:rsidRDefault="00666C6C" w:rsidP="00666C6C">
                              <w:pPr>
                                <w:ind w:right="18"/>
                                <w:jc w:val="right"/>
                                <w:rPr>
                                  <w:rFonts w:ascii="Arial"/>
                                  <w:sz w:val="20"/>
                                </w:rPr>
                              </w:pPr>
                              <w:r>
                                <w:rPr>
                                  <w:rFonts w:ascii="Arial"/>
                                  <w:w w:val="91"/>
                                  <w:sz w:val="20"/>
                                </w:rPr>
                                <w:t>8</w:t>
                              </w:r>
                            </w:p>
                            <w:p w14:paraId="0689A9DD" w14:textId="77777777" w:rsidR="00666C6C" w:rsidRDefault="00666C6C" w:rsidP="00666C6C">
                              <w:pPr>
                                <w:spacing w:before="5"/>
                                <w:rPr>
                                  <w:rFonts w:ascii="Arial"/>
                                  <w:sz w:val="19"/>
                                </w:rPr>
                              </w:pPr>
                            </w:p>
                            <w:p w14:paraId="6A462839" w14:textId="77777777" w:rsidR="00666C6C" w:rsidRDefault="00666C6C" w:rsidP="00666C6C">
                              <w:pPr>
                                <w:ind w:right="18"/>
                                <w:jc w:val="right"/>
                                <w:rPr>
                                  <w:rFonts w:ascii="Arial"/>
                                  <w:sz w:val="20"/>
                                </w:rPr>
                              </w:pPr>
                              <w:r>
                                <w:rPr>
                                  <w:rFonts w:ascii="Arial"/>
                                  <w:w w:val="91"/>
                                  <w:sz w:val="20"/>
                                </w:rPr>
                                <w:t>6</w:t>
                              </w:r>
                            </w:p>
                            <w:p w14:paraId="2082019A" w14:textId="77777777" w:rsidR="00666C6C" w:rsidRDefault="00666C6C" w:rsidP="00666C6C">
                              <w:pPr>
                                <w:spacing w:before="5"/>
                                <w:rPr>
                                  <w:rFonts w:ascii="Arial"/>
                                  <w:sz w:val="19"/>
                                </w:rPr>
                              </w:pPr>
                            </w:p>
                            <w:p w14:paraId="36844431" w14:textId="77777777" w:rsidR="00666C6C" w:rsidRDefault="00666C6C" w:rsidP="00666C6C">
                              <w:pPr>
                                <w:spacing w:before="1"/>
                                <w:ind w:right="18"/>
                                <w:jc w:val="right"/>
                                <w:rPr>
                                  <w:rFonts w:ascii="Arial"/>
                                  <w:sz w:val="20"/>
                                </w:rPr>
                              </w:pPr>
                              <w:r>
                                <w:rPr>
                                  <w:rFonts w:ascii="Arial"/>
                                  <w:w w:val="91"/>
                                  <w:sz w:val="20"/>
                                </w:rPr>
                                <w:t>4</w:t>
                              </w:r>
                            </w:p>
                            <w:p w14:paraId="0B38DE13" w14:textId="77777777" w:rsidR="00666C6C" w:rsidRDefault="00666C6C" w:rsidP="00666C6C">
                              <w:pPr>
                                <w:spacing w:before="4"/>
                                <w:rPr>
                                  <w:rFonts w:ascii="Arial"/>
                                  <w:sz w:val="19"/>
                                </w:rPr>
                              </w:pPr>
                            </w:p>
                            <w:p w14:paraId="1FAC4350" w14:textId="77777777" w:rsidR="00666C6C" w:rsidRDefault="00666C6C" w:rsidP="00666C6C">
                              <w:pPr>
                                <w:spacing w:before="1"/>
                                <w:ind w:right="18"/>
                                <w:jc w:val="right"/>
                                <w:rPr>
                                  <w:rFonts w:ascii="Arial"/>
                                  <w:sz w:val="20"/>
                                </w:rPr>
                              </w:pPr>
                              <w:r>
                                <w:rPr>
                                  <w:rFonts w:ascii="Arial"/>
                                  <w:w w:val="91"/>
                                  <w:sz w:val="20"/>
                                </w:rPr>
                                <w:t>2</w:t>
                              </w:r>
                            </w:p>
                            <w:p w14:paraId="2E9F27AF" w14:textId="77777777" w:rsidR="00666C6C" w:rsidRDefault="00666C6C" w:rsidP="00666C6C">
                              <w:pPr>
                                <w:spacing w:before="4"/>
                                <w:rPr>
                                  <w:rFonts w:ascii="Arial"/>
                                  <w:sz w:val="19"/>
                                </w:rPr>
                              </w:pPr>
                            </w:p>
                            <w:p w14:paraId="2AC23353" w14:textId="77777777" w:rsidR="00666C6C" w:rsidRDefault="00666C6C" w:rsidP="00666C6C">
                              <w:pPr>
                                <w:ind w:right="18"/>
                                <w:jc w:val="right"/>
                                <w:rPr>
                                  <w:rFonts w:ascii="Arial"/>
                                  <w:sz w:val="20"/>
                                </w:rPr>
                              </w:pPr>
                              <w:r>
                                <w:rPr>
                                  <w:rFonts w:ascii="Arial"/>
                                  <w:w w:val="91"/>
                                  <w:sz w:val="20"/>
                                </w:rPr>
                                <w:t>0</w:t>
                              </w:r>
                            </w:p>
                          </w:txbxContent>
                        </wps:txbx>
                        <wps:bodyPr rot="0" vert="horz" wrap="square" lIns="0" tIns="0" rIns="0" bIns="0" anchor="t" anchorCtr="0" upright="1">
                          <a:noAutofit/>
                        </wps:bodyPr>
                      </wps:wsp>
                      <wps:wsp>
                        <wps:cNvPr id="11" name="Text Box 11"/>
                        <wps:cNvSpPr txBox="1">
                          <a:spLocks noChangeArrowheads="1"/>
                        </wps:cNvSpPr>
                        <wps:spPr bwMode="auto">
                          <a:xfrm>
                            <a:off x="4645"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CC9849" w14:textId="77777777" w:rsidR="00666C6C" w:rsidRDefault="00666C6C" w:rsidP="00666C6C">
                              <w:pPr>
                                <w:spacing w:line="192" w:lineRule="exact"/>
                                <w:rPr>
                                  <w:rFonts w:ascii="Arial"/>
                                  <w:sz w:val="20"/>
                                </w:rPr>
                              </w:pPr>
                              <w:r>
                                <w:rPr>
                                  <w:rFonts w:ascii="Arial"/>
                                  <w:w w:val="90"/>
                                  <w:sz w:val="20"/>
                                </w:rPr>
                                <w:t>60-63</w:t>
                              </w:r>
                            </w:p>
                          </w:txbxContent>
                        </wps:txbx>
                        <wps:bodyPr rot="0" vert="horz" wrap="square" lIns="0" tIns="0" rIns="0" bIns="0" anchor="t" anchorCtr="0" upright="1">
                          <a:noAutofit/>
                        </wps:bodyPr>
                      </wps:wsp>
                      <wps:wsp>
                        <wps:cNvPr id="12" name="Text Box 12"/>
                        <wps:cNvSpPr txBox="1">
                          <a:spLocks noChangeArrowheads="1"/>
                        </wps:cNvSpPr>
                        <wps:spPr bwMode="auto">
                          <a:xfrm>
                            <a:off x="5652"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C467F" w14:textId="77777777" w:rsidR="00666C6C" w:rsidRDefault="00666C6C" w:rsidP="00666C6C">
                              <w:pPr>
                                <w:spacing w:line="192" w:lineRule="exact"/>
                                <w:rPr>
                                  <w:rFonts w:ascii="Arial"/>
                                  <w:sz w:val="20"/>
                                </w:rPr>
                              </w:pPr>
                              <w:r>
                                <w:rPr>
                                  <w:rFonts w:ascii="Arial"/>
                                  <w:w w:val="90"/>
                                  <w:sz w:val="20"/>
                                </w:rPr>
                                <w:t>56-59</w:t>
                              </w:r>
                            </w:p>
                          </w:txbxContent>
                        </wps:txbx>
                        <wps:bodyPr rot="0" vert="horz" wrap="square" lIns="0" tIns="0" rIns="0" bIns="0" anchor="t" anchorCtr="0" upright="1">
                          <a:noAutofit/>
                        </wps:bodyPr>
                      </wps:wsp>
                      <wps:wsp>
                        <wps:cNvPr id="13" name="Text Box 13"/>
                        <wps:cNvSpPr txBox="1">
                          <a:spLocks noChangeArrowheads="1"/>
                        </wps:cNvSpPr>
                        <wps:spPr bwMode="auto">
                          <a:xfrm>
                            <a:off x="6659"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E079F0" w14:textId="77777777" w:rsidR="00666C6C" w:rsidRDefault="00666C6C" w:rsidP="00666C6C">
                              <w:pPr>
                                <w:spacing w:line="192" w:lineRule="exact"/>
                                <w:rPr>
                                  <w:rFonts w:ascii="Arial"/>
                                  <w:sz w:val="20"/>
                                </w:rPr>
                              </w:pPr>
                              <w:r>
                                <w:rPr>
                                  <w:rFonts w:ascii="Arial"/>
                                  <w:w w:val="90"/>
                                  <w:sz w:val="20"/>
                                </w:rPr>
                                <w:t>52-55</w:t>
                              </w:r>
                            </w:p>
                          </w:txbxContent>
                        </wps:txbx>
                        <wps:bodyPr rot="0" vert="horz" wrap="square" lIns="0" tIns="0" rIns="0" bIns="0" anchor="t" anchorCtr="0" upright="1">
                          <a:noAutofit/>
                        </wps:bodyPr>
                      </wps:wsp>
                      <wps:wsp>
                        <wps:cNvPr id="14" name="Text Box 14"/>
                        <wps:cNvSpPr txBox="1">
                          <a:spLocks noChangeArrowheads="1"/>
                        </wps:cNvSpPr>
                        <wps:spPr bwMode="auto">
                          <a:xfrm>
                            <a:off x="7665"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68F4EB" w14:textId="77777777" w:rsidR="00666C6C" w:rsidRDefault="00666C6C" w:rsidP="00666C6C">
                              <w:pPr>
                                <w:spacing w:line="192" w:lineRule="exact"/>
                                <w:rPr>
                                  <w:rFonts w:ascii="Arial"/>
                                  <w:sz w:val="20"/>
                                </w:rPr>
                              </w:pPr>
                              <w:r>
                                <w:rPr>
                                  <w:rFonts w:ascii="Arial"/>
                                  <w:w w:val="90"/>
                                  <w:sz w:val="20"/>
                                </w:rPr>
                                <w:t>48-51</w:t>
                              </w:r>
                            </w:p>
                          </w:txbxContent>
                        </wps:txbx>
                        <wps:bodyPr rot="0" vert="horz" wrap="square" lIns="0" tIns="0" rIns="0" bIns="0" anchor="t" anchorCtr="0" upright="1">
                          <a:noAutofit/>
                        </wps:bodyPr>
                      </wps:wsp>
                      <wps:wsp>
                        <wps:cNvPr id="15" name="Text Box 15"/>
                        <wps:cNvSpPr txBox="1">
                          <a:spLocks noChangeArrowheads="1"/>
                        </wps:cNvSpPr>
                        <wps:spPr bwMode="auto">
                          <a:xfrm>
                            <a:off x="8672"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EB6E8" w14:textId="77777777" w:rsidR="00666C6C" w:rsidRDefault="00666C6C" w:rsidP="00666C6C">
                              <w:pPr>
                                <w:spacing w:line="192" w:lineRule="exact"/>
                                <w:rPr>
                                  <w:rFonts w:ascii="Arial"/>
                                  <w:sz w:val="20"/>
                                </w:rPr>
                              </w:pPr>
                              <w:r>
                                <w:rPr>
                                  <w:rFonts w:ascii="Arial"/>
                                  <w:w w:val="90"/>
                                  <w:sz w:val="20"/>
                                </w:rPr>
                                <w:t>44-47</w:t>
                              </w:r>
                            </w:p>
                          </w:txbxContent>
                        </wps:txbx>
                        <wps:bodyPr rot="0" vert="horz" wrap="square" lIns="0" tIns="0" rIns="0" bIns="0" anchor="t" anchorCtr="0" upright="1">
                          <a:noAutofit/>
                        </wps:bodyPr>
                      </wps:wsp>
                      <wps:wsp>
                        <wps:cNvPr id="16" name="Text Box 16"/>
                        <wps:cNvSpPr txBox="1">
                          <a:spLocks noChangeArrowheads="1"/>
                        </wps:cNvSpPr>
                        <wps:spPr bwMode="auto">
                          <a:xfrm>
                            <a:off x="9678"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D1835" w14:textId="77777777" w:rsidR="00666C6C" w:rsidRDefault="00666C6C" w:rsidP="00666C6C">
                              <w:pPr>
                                <w:spacing w:line="192" w:lineRule="exact"/>
                                <w:rPr>
                                  <w:rFonts w:ascii="Arial"/>
                                  <w:sz w:val="20"/>
                                </w:rPr>
                              </w:pPr>
                              <w:r>
                                <w:rPr>
                                  <w:rFonts w:ascii="Arial"/>
                                  <w:w w:val="90"/>
                                  <w:sz w:val="20"/>
                                </w:rPr>
                                <w:t>40-43</w:t>
                              </w:r>
                            </w:p>
                          </w:txbxContent>
                        </wps:txbx>
                        <wps:bodyPr rot="0" vert="horz" wrap="square" lIns="0" tIns="0" rIns="0" bIns="0" anchor="t" anchorCtr="0" upright="1">
                          <a:noAutofit/>
                        </wps:bodyPr>
                      </wps:wsp>
                      <wps:wsp>
                        <wps:cNvPr id="17" name="Text Box 17"/>
                        <wps:cNvSpPr txBox="1">
                          <a:spLocks noChangeArrowheads="1"/>
                        </wps:cNvSpPr>
                        <wps:spPr bwMode="auto">
                          <a:xfrm>
                            <a:off x="4645" y="-637"/>
                            <a:ext cx="5395"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D63943" w14:textId="77777777" w:rsidR="00666C6C" w:rsidRDefault="00666C6C" w:rsidP="00666C6C">
                              <w:pPr>
                                <w:spacing w:line="200" w:lineRule="exact"/>
                                <w:rPr>
                                  <w:rFonts w:ascii="Carlito"/>
                                  <w:b/>
                                  <w:sz w:val="20"/>
                                </w:rPr>
                              </w:pPr>
                              <w:proofErr w:type="spellStart"/>
                              <w:r>
                                <w:rPr>
                                  <w:rFonts w:ascii="Carlito"/>
                                  <w:b/>
                                  <w:sz w:val="20"/>
                                </w:rPr>
                                <w:t>Penguatan</w:t>
                              </w:r>
                              <w:proofErr w:type="spellEnd"/>
                              <w:r>
                                <w:rPr>
                                  <w:rFonts w:ascii="Carlito"/>
                                  <w:b/>
                                  <w:sz w:val="20"/>
                                </w:rPr>
                                <w:t xml:space="preserve"> guru </w:t>
                              </w:r>
                              <w:proofErr w:type="spellStart"/>
                              <w:r>
                                <w:rPr>
                                  <w:rFonts w:ascii="Carlito"/>
                                  <w:b/>
                                  <w:sz w:val="20"/>
                                </w:rPr>
                                <w:t>pendidikan</w:t>
                              </w:r>
                              <w:proofErr w:type="spellEnd"/>
                              <w:r>
                                <w:rPr>
                                  <w:rFonts w:ascii="Carlito"/>
                                  <w:b/>
                                  <w:sz w:val="20"/>
                                </w:rPr>
                                <w:t xml:space="preserve"> agama Isla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E75FB1" id="Group 6" o:spid="_x0000_s1027" style="position:absolute;left:0;text-align:left;margin-left:137.85pt;margin-top:58.45pt;width:293.95pt;height:168.2pt;z-index:251659264;mso-position-horizontal-relative:page" coordorigin="3432,-4504" coordsize="7200,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">
                <v:shape id="Freeform 7" o:spid="_x0000_s1028" style="position:absolute;left:4376;top:-4056;width:6036;height:2948;visibility:visible;mso-wrap-style:square;v-text-anchor:top" coordsize="6036,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" path="m6036,2492r-1008,l5028,1588r-1004,l4024,1812r-1008,l3016,,2012,r,2492l,2492r,456l6036,2948r,-456xe" fillcolor="#4f81bc" stroked="f">
                  <v:path arrowok="t" o:connecttype="custom" o:connectlocs="6036,-1564;5028,-1564;5028,-2468;4024,-2468;4024,-2244;3016,-2244;3016,-4056;2012,-4056;2012,-1564;0,-1564;0,-1108;6036,-1108;6036,-1564" o:connectangles="0,0,0,0,0,0,0,0,0,0,0,0,0"/>
                </v:shape>
                <v:shape id="AutoShape 8" o:spid="_x0000_s1029" style="position:absolute;left:4310;top:-4282;width:6104;height:3172;visibility:visible;mso-wrap-style:square;v-text-anchor:top" coordsize="6104,3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" path="m64,3172l64,m,3172r64,m,2720r64,m,2268r64,m,1812r64,m,1360r64,m,908r64,m,452r64,m,l64,t,3172l6104,3172e" filled="f" strokecolor="#858585" strokeweight=".6pt">
                  <v:path arrowok="t" o:connecttype="custom" o:connectlocs="64,-1110;64,-4282;0,-1110;64,-1110;0,-1562;64,-1562;0,-2014;64,-2014;0,-2470;64,-2470;0,-2922;64,-2922;0,-3374;64,-3374;0,-3830;64,-3830;0,-4282;64,-4282;64,-1110;6104,-1110" o:connectangles="0,0,0,0,0,0,0,0,0,0,0,0,0,0,0,0,0,0,0,0"/>
                </v:shape>
                <v:rect id="Rectangle 9" o:spid="_x0000_s1030" style="position:absolute;left:3432;top:-4504;width:7200;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" filled="f" strokecolor="#858585"/>
                <v:shape id="Text Box 10" o:spid="_x0000_s1031" type="#_x0000_t202" style="position:absolute;left:3987;top:-4373;width:223;height:3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7D9A42A5" w14:textId="77777777" w:rsidR="00344CE9" w:rsidRDefault="00344CE9" w:rsidP="00666C6C">
                        <w:pPr>
                          <w:spacing w:line="192" w:lineRule="exact"/>
                          <w:rPr>
                            <w:rFonts w:ascii="Arial"/>
                            <w:w w:val="95"/>
                            <w:sz w:val="20"/>
                          </w:rPr>
                        </w:pPr>
                      </w:p>
                      <w:p w14:paraId="4829FF04" w14:textId="77777777" w:rsidR="00344CE9" w:rsidRDefault="00666C6C" w:rsidP="00666C6C">
                        <w:pPr>
                          <w:spacing w:line="192" w:lineRule="exact"/>
                          <w:rPr>
                            <w:rFonts w:ascii="Arial"/>
                            <w:w w:val="95"/>
                            <w:sz w:val="20"/>
                          </w:rPr>
                        </w:pPr>
                        <w:r>
                          <w:rPr>
                            <w:rFonts w:ascii="Arial"/>
                            <w:w w:val="95"/>
                            <w:sz w:val="20"/>
                          </w:rPr>
                          <w:t>1</w:t>
                        </w:r>
                      </w:p>
                      <w:p w14:paraId="5D5303EA" w14:textId="3022F551" w:rsidR="00666C6C" w:rsidRDefault="00666C6C" w:rsidP="00666C6C">
                        <w:pPr>
                          <w:spacing w:line="192" w:lineRule="exact"/>
                          <w:rPr>
                            <w:rFonts w:ascii="Arial"/>
                            <w:sz w:val="20"/>
                          </w:rPr>
                        </w:pPr>
                        <w:r>
                          <w:rPr>
                            <w:rFonts w:ascii="Arial"/>
                            <w:w w:val="95"/>
                            <w:sz w:val="20"/>
                          </w:rPr>
                          <w:t>4</w:t>
                        </w:r>
                      </w:p>
                      <w:p w14:paraId="70AB74F4" w14:textId="77777777" w:rsidR="00344CE9" w:rsidRDefault="00666C6C" w:rsidP="00344CE9">
                        <w:pPr>
                          <w:ind w:right="20"/>
                          <w:jc w:val="center"/>
                          <w:rPr>
                            <w:rFonts w:ascii="Arial"/>
                            <w:spacing w:val="-2"/>
                            <w:w w:val="90"/>
                            <w:sz w:val="20"/>
                          </w:rPr>
                        </w:pPr>
                        <w:r>
                          <w:rPr>
                            <w:rFonts w:ascii="Arial"/>
                            <w:spacing w:val="-2"/>
                            <w:w w:val="90"/>
                            <w:sz w:val="20"/>
                          </w:rPr>
                          <w:t>12</w:t>
                        </w:r>
                      </w:p>
                      <w:p w14:paraId="6D2CE718" w14:textId="77777777" w:rsidR="00344CE9" w:rsidRDefault="00666C6C" w:rsidP="00344CE9">
                        <w:pPr>
                          <w:ind w:right="20"/>
                          <w:jc w:val="center"/>
                          <w:rPr>
                            <w:rFonts w:ascii="Arial"/>
                            <w:spacing w:val="-2"/>
                            <w:w w:val="90"/>
                            <w:sz w:val="20"/>
                          </w:rPr>
                        </w:pPr>
                        <w:r>
                          <w:rPr>
                            <w:rFonts w:ascii="Arial"/>
                            <w:spacing w:val="-2"/>
                            <w:w w:val="90"/>
                            <w:sz w:val="20"/>
                          </w:rPr>
                          <w:t>1</w:t>
                        </w:r>
                      </w:p>
                      <w:p w14:paraId="7B482BAD" w14:textId="7CB2A9E6" w:rsidR="00666C6C" w:rsidRPr="00344CE9" w:rsidRDefault="00666C6C" w:rsidP="00344CE9">
                        <w:pPr>
                          <w:ind w:right="20"/>
                          <w:jc w:val="center"/>
                          <w:rPr>
                            <w:rFonts w:ascii="Arial"/>
                            <w:spacing w:val="-2"/>
                            <w:w w:val="90"/>
                            <w:sz w:val="20"/>
                          </w:rPr>
                        </w:pPr>
                        <w:r>
                          <w:rPr>
                            <w:rFonts w:ascii="Arial"/>
                            <w:spacing w:val="-2"/>
                            <w:w w:val="90"/>
                            <w:sz w:val="20"/>
                          </w:rPr>
                          <w:t>0</w:t>
                        </w:r>
                      </w:p>
                      <w:p w14:paraId="1AC07619" w14:textId="77777777" w:rsidR="00666C6C" w:rsidRDefault="00666C6C" w:rsidP="00666C6C">
                        <w:pPr>
                          <w:spacing w:before="4"/>
                          <w:rPr>
                            <w:rFonts w:ascii="Arial"/>
                            <w:sz w:val="19"/>
                          </w:rPr>
                        </w:pPr>
                      </w:p>
                      <w:p w14:paraId="647F666F" w14:textId="77777777" w:rsidR="00666C6C" w:rsidRDefault="00666C6C" w:rsidP="00666C6C">
                        <w:pPr>
                          <w:ind w:right="18"/>
                          <w:jc w:val="right"/>
                          <w:rPr>
                            <w:rFonts w:ascii="Arial"/>
                            <w:sz w:val="20"/>
                          </w:rPr>
                        </w:pPr>
                        <w:r>
                          <w:rPr>
                            <w:rFonts w:ascii="Arial"/>
                            <w:w w:val="91"/>
                            <w:sz w:val="20"/>
                          </w:rPr>
                          <w:t>8</w:t>
                        </w:r>
                      </w:p>
                      <w:p w14:paraId="0689A9DD" w14:textId="77777777" w:rsidR="00666C6C" w:rsidRDefault="00666C6C" w:rsidP="00666C6C">
                        <w:pPr>
                          <w:spacing w:before="5"/>
                          <w:rPr>
                            <w:rFonts w:ascii="Arial"/>
                            <w:sz w:val="19"/>
                          </w:rPr>
                        </w:pPr>
                      </w:p>
                      <w:p w14:paraId="6A462839" w14:textId="77777777" w:rsidR="00666C6C" w:rsidRDefault="00666C6C" w:rsidP="00666C6C">
                        <w:pPr>
                          <w:ind w:right="18"/>
                          <w:jc w:val="right"/>
                          <w:rPr>
                            <w:rFonts w:ascii="Arial"/>
                            <w:sz w:val="20"/>
                          </w:rPr>
                        </w:pPr>
                        <w:r>
                          <w:rPr>
                            <w:rFonts w:ascii="Arial"/>
                            <w:w w:val="91"/>
                            <w:sz w:val="20"/>
                          </w:rPr>
                          <w:t>6</w:t>
                        </w:r>
                      </w:p>
                      <w:p w14:paraId="2082019A" w14:textId="77777777" w:rsidR="00666C6C" w:rsidRDefault="00666C6C" w:rsidP="00666C6C">
                        <w:pPr>
                          <w:spacing w:before="5"/>
                          <w:rPr>
                            <w:rFonts w:ascii="Arial"/>
                            <w:sz w:val="19"/>
                          </w:rPr>
                        </w:pPr>
                      </w:p>
                      <w:p w14:paraId="36844431" w14:textId="77777777" w:rsidR="00666C6C" w:rsidRDefault="00666C6C" w:rsidP="00666C6C">
                        <w:pPr>
                          <w:spacing w:before="1"/>
                          <w:ind w:right="18"/>
                          <w:jc w:val="right"/>
                          <w:rPr>
                            <w:rFonts w:ascii="Arial"/>
                            <w:sz w:val="20"/>
                          </w:rPr>
                        </w:pPr>
                        <w:r>
                          <w:rPr>
                            <w:rFonts w:ascii="Arial"/>
                            <w:w w:val="91"/>
                            <w:sz w:val="20"/>
                          </w:rPr>
                          <w:t>4</w:t>
                        </w:r>
                      </w:p>
                      <w:p w14:paraId="0B38DE13" w14:textId="77777777" w:rsidR="00666C6C" w:rsidRDefault="00666C6C" w:rsidP="00666C6C">
                        <w:pPr>
                          <w:spacing w:before="4"/>
                          <w:rPr>
                            <w:rFonts w:ascii="Arial"/>
                            <w:sz w:val="19"/>
                          </w:rPr>
                        </w:pPr>
                      </w:p>
                      <w:p w14:paraId="1FAC4350" w14:textId="77777777" w:rsidR="00666C6C" w:rsidRDefault="00666C6C" w:rsidP="00666C6C">
                        <w:pPr>
                          <w:spacing w:before="1"/>
                          <w:ind w:right="18"/>
                          <w:jc w:val="right"/>
                          <w:rPr>
                            <w:rFonts w:ascii="Arial"/>
                            <w:sz w:val="20"/>
                          </w:rPr>
                        </w:pPr>
                        <w:r>
                          <w:rPr>
                            <w:rFonts w:ascii="Arial"/>
                            <w:w w:val="91"/>
                            <w:sz w:val="20"/>
                          </w:rPr>
                          <w:t>2</w:t>
                        </w:r>
                      </w:p>
                      <w:p w14:paraId="2E9F27AF" w14:textId="77777777" w:rsidR="00666C6C" w:rsidRDefault="00666C6C" w:rsidP="00666C6C">
                        <w:pPr>
                          <w:spacing w:before="4"/>
                          <w:rPr>
                            <w:rFonts w:ascii="Arial"/>
                            <w:sz w:val="19"/>
                          </w:rPr>
                        </w:pPr>
                      </w:p>
                      <w:p w14:paraId="2AC23353" w14:textId="77777777" w:rsidR="00666C6C" w:rsidRDefault="00666C6C" w:rsidP="00666C6C">
                        <w:pPr>
                          <w:ind w:right="18"/>
                          <w:jc w:val="right"/>
                          <w:rPr>
                            <w:rFonts w:ascii="Arial"/>
                            <w:sz w:val="20"/>
                          </w:rPr>
                        </w:pPr>
                        <w:r>
                          <w:rPr>
                            <w:rFonts w:ascii="Arial"/>
                            <w:w w:val="91"/>
                            <w:sz w:val="20"/>
                          </w:rPr>
                          <w:t>0</w:t>
                        </w:r>
                      </w:p>
                    </w:txbxContent>
                  </v:textbox>
                </v:shape>
                <v:shape id="Text Box 11" o:spid="_x0000_s1032" type="#_x0000_t202" style="position:absolute;left:4645;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32CC9849" w14:textId="77777777" w:rsidR="00666C6C" w:rsidRDefault="00666C6C" w:rsidP="00666C6C">
                        <w:pPr>
                          <w:spacing w:line="192" w:lineRule="exact"/>
                          <w:rPr>
                            <w:rFonts w:ascii="Arial"/>
                            <w:sz w:val="20"/>
                          </w:rPr>
                        </w:pPr>
                        <w:r>
                          <w:rPr>
                            <w:rFonts w:ascii="Arial"/>
                            <w:w w:val="90"/>
                            <w:sz w:val="20"/>
                          </w:rPr>
                          <w:t>60-63</w:t>
                        </w:r>
                      </w:p>
                    </w:txbxContent>
                  </v:textbox>
                </v:shape>
                <v:shape id="Text Box 12" o:spid="_x0000_s1033" type="#_x0000_t202" style="position:absolute;left:5652;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4D4C467F" w14:textId="77777777" w:rsidR="00666C6C" w:rsidRDefault="00666C6C" w:rsidP="00666C6C">
                        <w:pPr>
                          <w:spacing w:line="192" w:lineRule="exact"/>
                          <w:rPr>
                            <w:rFonts w:ascii="Arial"/>
                            <w:sz w:val="20"/>
                          </w:rPr>
                        </w:pPr>
                        <w:r>
                          <w:rPr>
                            <w:rFonts w:ascii="Arial"/>
                            <w:w w:val="90"/>
                            <w:sz w:val="20"/>
                          </w:rPr>
                          <w:t>56-59</w:t>
                        </w:r>
                      </w:p>
                    </w:txbxContent>
                  </v:textbox>
                </v:shape>
                <v:shape id="Text Box 13" o:spid="_x0000_s1034" type="#_x0000_t202" style="position:absolute;left:6659;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6BE079F0" w14:textId="77777777" w:rsidR="00666C6C" w:rsidRDefault="00666C6C" w:rsidP="00666C6C">
                        <w:pPr>
                          <w:spacing w:line="192" w:lineRule="exact"/>
                          <w:rPr>
                            <w:rFonts w:ascii="Arial"/>
                            <w:sz w:val="20"/>
                          </w:rPr>
                        </w:pPr>
                        <w:r>
                          <w:rPr>
                            <w:rFonts w:ascii="Arial"/>
                            <w:w w:val="90"/>
                            <w:sz w:val="20"/>
                          </w:rPr>
                          <w:t>52-55</w:t>
                        </w:r>
                      </w:p>
                    </w:txbxContent>
                  </v:textbox>
                </v:shape>
                <v:shape id="Text Box 14" o:spid="_x0000_s1035" type="#_x0000_t202" style="position:absolute;left:7665;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268F4EB" w14:textId="77777777" w:rsidR="00666C6C" w:rsidRDefault="00666C6C" w:rsidP="00666C6C">
                        <w:pPr>
                          <w:spacing w:line="192" w:lineRule="exact"/>
                          <w:rPr>
                            <w:rFonts w:ascii="Arial"/>
                            <w:sz w:val="20"/>
                          </w:rPr>
                        </w:pPr>
                        <w:r>
                          <w:rPr>
                            <w:rFonts w:ascii="Arial"/>
                            <w:w w:val="90"/>
                            <w:sz w:val="20"/>
                          </w:rPr>
                          <w:t>48-51</w:t>
                        </w:r>
                      </w:p>
                    </w:txbxContent>
                  </v:textbox>
                </v:shape>
                <v:shape id="Text Box 15" o:spid="_x0000_s1036" type="#_x0000_t202" style="position:absolute;left:8672;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7C4EB6E8" w14:textId="77777777" w:rsidR="00666C6C" w:rsidRDefault="00666C6C" w:rsidP="00666C6C">
                        <w:pPr>
                          <w:spacing w:line="192" w:lineRule="exact"/>
                          <w:rPr>
                            <w:rFonts w:ascii="Arial"/>
                            <w:sz w:val="20"/>
                          </w:rPr>
                        </w:pPr>
                        <w:r>
                          <w:rPr>
                            <w:rFonts w:ascii="Arial"/>
                            <w:w w:val="90"/>
                            <w:sz w:val="20"/>
                          </w:rPr>
                          <w:t>44-47</w:t>
                        </w:r>
                      </w:p>
                    </w:txbxContent>
                  </v:textbox>
                </v:shape>
                <v:shape id="Text Box 16" o:spid="_x0000_s1037" type="#_x0000_t202" style="position:absolute;left:9678;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137D1835" w14:textId="77777777" w:rsidR="00666C6C" w:rsidRDefault="00666C6C" w:rsidP="00666C6C">
                        <w:pPr>
                          <w:spacing w:line="192" w:lineRule="exact"/>
                          <w:rPr>
                            <w:rFonts w:ascii="Arial"/>
                            <w:sz w:val="20"/>
                          </w:rPr>
                        </w:pPr>
                        <w:r>
                          <w:rPr>
                            <w:rFonts w:ascii="Arial"/>
                            <w:w w:val="90"/>
                            <w:sz w:val="20"/>
                          </w:rPr>
                          <w:t>40-43</w:t>
                        </w:r>
                      </w:p>
                    </w:txbxContent>
                  </v:textbox>
                </v:shape>
                <v:shape id="Text Box 17" o:spid="_x0000_s1038" type="#_x0000_t202" style="position:absolute;left:4645;top:-637;width:539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12D63943" w14:textId="77777777" w:rsidR="00666C6C" w:rsidRDefault="00666C6C" w:rsidP="00666C6C">
                        <w:pPr>
                          <w:spacing w:line="200" w:lineRule="exact"/>
                          <w:rPr>
                            <w:rFonts w:ascii="Carlito"/>
                            <w:b/>
                            <w:sz w:val="20"/>
                          </w:rPr>
                        </w:pPr>
                        <w:proofErr w:type="spellStart"/>
                        <w:r>
                          <w:rPr>
                            <w:rFonts w:ascii="Carlito"/>
                            <w:b/>
                            <w:sz w:val="20"/>
                          </w:rPr>
                          <w:t>Penguatan</w:t>
                        </w:r>
                        <w:proofErr w:type="spellEnd"/>
                        <w:r>
                          <w:rPr>
                            <w:rFonts w:ascii="Carlito"/>
                            <w:b/>
                            <w:sz w:val="20"/>
                          </w:rPr>
                          <w:t xml:space="preserve"> guru </w:t>
                        </w:r>
                        <w:proofErr w:type="spellStart"/>
                        <w:r>
                          <w:rPr>
                            <w:rFonts w:ascii="Carlito"/>
                            <w:b/>
                            <w:sz w:val="20"/>
                          </w:rPr>
                          <w:t>pendidikan</w:t>
                        </w:r>
                        <w:proofErr w:type="spellEnd"/>
                        <w:r>
                          <w:rPr>
                            <w:rFonts w:ascii="Carlito"/>
                            <w:b/>
                            <w:sz w:val="20"/>
                          </w:rPr>
                          <w:t xml:space="preserve"> agama Islam</w:t>
                        </w:r>
                      </w:p>
                    </w:txbxContent>
                  </v:textbox>
                </v:shape>
                <w10:wrap anchorx="page"/>
              </v:group>
            </w:pict>
          </mc:Fallback>
        </mc:AlternateContent>
      </w:r>
      <w:r w:rsidR="00666C6C">
        <w:t>Distribusi frekuensi variabel penguatan guru Pendidikan Agama Islam dapat digambarkan dalam histogram berikut ini</w:t>
      </w:r>
      <w:r>
        <w:t>:</w:t>
      </w:r>
    </w:p>
    <w:p w14:paraId="37097EE9" w14:textId="77777777" w:rsidR="00344CE9" w:rsidRDefault="00344CE9" w:rsidP="00344CE9">
      <w:pPr>
        <w:pStyle w:val="BodyText"/>
        <w:spacing w:line="360" w:lineRule="auto"/>
        <w:ind w:right="119" w:firstLine="720"/>
        <w:jc w:val="both"/>
      </w:pPr>
    </w:p>
    <w:p w14:paraId="4BD236D1" w14:textId="77777777" w:rsidR="00344CE9" w:rsidRDefault="00344CE9" w:rsidP="00344CE9">
      <w:pPr>
        <w:pStyle w:val="BodyText"/>
        <w:spacing w:line="360" w:lineRule="auto"/>
        <w:ind w:right="119" w:firstLine="720"/>
        <w:jc w:val="both"/>
      </w:pPr>
    </w:p>
    <w:p w14:paraId="0AC4C0ED" w14:textId="77777777" w:rsidR="00344CE9" w:rsidRDefault="00344CE9" w:rsidP="00344CE9">
      <w:pPr>
        <w:pStyle w:val="BodyText"/>
        <w:spacing w:line="360" w:lineRule="auto"/>
        <w:ind w:right="119" w:firstLine="720"/>
        <w:jc w:val="both"/>
      </w:pPr>
    </w:p>
    <w:p w14:paraId="1C5BB970" w14:textId="77777777" w:rsidR="00344CE9" w:rsidRDefault="00344CE9" w:rsidP="00344CE9">
      <w:pPr>
        <w:pStyle w:val="BodyText"/>
        <w:spacing w:line="360" w:lineRule="auto"/>
        <w:ind w:right="119" w:firstLine="720"/>
        <w:jc w:val="both"/>
      </w:pPr>
    </w:p>
    <w:p w14:paraId="56FB733D" w14:textId="77777777" w:rsidR="00344CE9" w:rsidRDefault="00344CE9" w:rsidP="00344CE9">
      <w:pPr>
        <w:pStyle w:val="BodyText"/>
        <w:spacing w:line="360" w:lineRule="auto"/>
        <w:ind w:right="119" w:firstLine="720"/>
        <w:jc w:val="both"/>
      </w:pPr>
    </w:p>
    <w:p w14:paraId="7639F2D1" w14:textId="77777777" w:rsidR="00344CE9" w:rsidRDefault="00344CE9" w:rsidP="00344CE9">
      <w:pPr>
        <w:pStyle w:val="BodyText"/>
        <w:spacing w:line="360" w:lineRule="auto"/>
        <w:ind w:right="119" w:firstLine="720"/>
        <w:jc w:val="both"/>
      </w:pPr>
    </w:p>
    <w:p w14:paraId="38E4FFB3" w14:textId="77777777" w:rsidR="00344CE9" w:rsidRDefault="00344CE9" w:rsidP="00344CE9">
      <w:pPr>
        <w:pStyle w:val="BodyText"/>
        <w:spacing w:line="360" w:lineRule="auto"/>
        <w:ind w:right="119" w:firstLine="720"/>
        <w:jc w:val="both"/>
      </w:pPr>
    </w:p>
    <w:p w14:paraId="58517347" w14:textId="77777777" w:rsidR="00344CE9" w:rsidRDefault="00344CE9" w:rsidP="00344CE9">
      <w:pPr>
        <w:pStyle w:val="BodyText"/>
        <w:spacing w:line="360" w:lineRule="auto"/>
        <w:ind w:right="119" w:firstLine="720"/>
        <w:jc w:val="both"/>
      </w:pPr>
    </w:p>
    <w:p w14:paraId="61FF3989" w14:textId="77777777" w:rsidR="00344CE9" w:rsidRDefault="00344CE9" w:rsidP="00344CE9">
      <w:pPr>
        <w:pStyle w:val="BodyText"/>
        <w:spacing w:line="360" w:lineRule="auto"/>
        <w:ind w:right="119"/>
        <w:jc w:val="both"/>
      </w:pPr>
    </w:p>
    <w:p w14:paraId="174F309D" w14:textId="77777777" w:rsidR="00344CE9" w:rsidRDefault="00344CE9" w:rsidP="00344CE9">
      <w:pPr>
        <w:pStyle w:val="Heading3"/>
        <w:spacing w:before="90"/>
        <w:ind w:left="2880" w:right="454" w:firstLine="720"/>
      </w:pPr>
      <w:r>
        <w:t>Gambar 1</w:t>
      </w:r>
    </w:p>
    <w:p w14:paraId="5408A377" w14:textId="77777777" w:rsidR="00344CE9" w:rsidRPr="002969FE" w:rsidRDefault="00344CE9" w:rsidP="00344CE9">
      <w:pPr>
        <w:ind w:firstLine="720"/>
        <w:rPr>
          <w:rFonts w:ascii="Times New Roman" w:hAnsi="Times New Roman" w:cs="Times New Roman"/>
          <w:b/>
          <w:sz w:val="24"/>
        </w:rPr>
      </w:pPr>
      <w:r w:rsidRPr="002969FE">
        <w:rPr>
          <w:rFonts w:ascii="Times New Roman" w:hAnsi="Times New Roman" w:cs="Times New Roman"/>
          <w:b/>
          <w:sz w:val="24"/>
        </w:rPr>
        <w:t xml:space="preserve">Histogram Skor </w:t>
      </w:r>
      <w:proofErr w:type="spellStart"/>
      <w:r w:rsidRPr="002969FE">
        <w:rPr>
          <w:rFonts w:ascii="Times New Roman" w:hAnsi="Times New Roman" w:cs="Times New Roman"/>
          <w:b/>
          <w:sz w:val="24"/>
        </w:rPr>
        <w:t>Variabel</w:t>
      </w:r>
      <w:proofErr w:type="spellEnd"/>
      <w:r w:rsidRPr="002969FE">
        <w:rPr>
          <w:rFonts w:ascii="Times New Roman" w:hAnsi="Times New Roman" w:cs="Times New Roman"/>
          <w:b/>
          <w:sz w:val="24"/>
        </w:rPr>
        <w:t xml:space="preserve"> </w:t>
      </w:r>
      <w:proofErr w:type="spellStart"/>
      <w:r w:rsidRPr="002969FE">
        <w:rPr>
          <w:rFonts w:ascii="Times New Roman" w:hAnsi="Times New Roman" w:cs="Times New Roman"/>
          <w:b/>
          <w:sz w:val="24"/>
        </w:rPr>
        <w:t>Penguatan</w:t>
      </w:r>
      <w:proofErr w:type="spellEnd"/>
      <w:r w:rsidRPr="002969FE">
        <w:rPr>
          <w:rFonts w:ascii="Times New Roman" w:hAnsi="Times New Roman" w:cs="Times New Roman"/>
          <w:b/>
          <w:sz w:val="24"/>
        </w:rPr>
        <w:t xml:space="preserve"> Guru Pendidikan Agama Islam</w:t>
      </w:r>
    </w:p>
    <w:p w14:paraId="6A74016B" w14:textId="77777777" w:rsidR="00344CE9" w:rsidRDefault="00344CE9" w:rsidP="00344CE9">
      <w:pPr>
        <w:spacing w:after="0" w:line="360" w:lineRule="auto"/>
        <w:ind w:right="119" w:firstLine="720"/>
        <w:jc w:val="both"/>
        <w:rPr>
          <w:rFonts w:ascii="Times New Roman" w:hAnsi="Times New Roman" w:cs="Times New Roman"/>
          <w:sz w:val="24"/>
          <w:szCs w:val="24"/>
        </w:rPr>
      </w:pPr>
      <w:proofErr w:type="spellStart"/>
      <w:r w:rsidRPr="002969FE">
        <w:rPr>
          <w:rFonts w:ascii="Times New Roman" w:hAnsi="Times New Roman" w:cs="Times New Roman"/>
          <w:sz w:val="24"/>
          <w:szCs w:val="24"/>
        </w:rPr>
        <w:t>Berdasarkan</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perhitungan</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kor</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variabel</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penguatan</w:t>
      </w:r>
      <w:proofErr w:type="spellEnd"/>
      <w:r w:rsidRPr="002969FE">
        <w:rPr>
          <w:rFonts w:ascii="Times New Roman" w:hAnsi="Times New Roman" w:cs="Times New Roman"/>
          <w:sz w:val="24"/>
          <w:szCs w:val="24"/>
        </w:rPr>
        <w:t xml:space="preserve"> guru Pendidikan Agama Islam, </w:t>
      </w:r>
      <w:proofErr w:type="spellStart"/>
      <w:r w:rsidRPr="002969FE">
        <w:rPr>
          <w:rFonts w:ascii="Times New Roman" w:hAnsi="Times New Roman" w:cs="Times New Roman"/>
          <w:sz w:val="24"/>
          <w:szCs w:val="24"/>
        </w:rPr>
        <w:t>maka</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apat</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ikemukakan</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ecara</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umum</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penguatan</w:t>
      </w:r>
      <w:proofErr w:type="spellEnd"/>
      <w:r w:rsidRPr="002969FE">
        <w:rPr>
          <w:rFonts w:ascii="Times New Roman" w:hAnsi="Times New Roman" w:cs="Times New Roman"/>
          <w:sz w:val="24"/>
          <w:szCs w:val="24"/>
        </w:rPr>
        <w:t xml:space="preserve"> guru Pendidikan Agama Islam pada </w:t>
      </w:r>
      <w:proofErr w:type="spellStart"/>
      <w:r w:rsidRPr="002969FE">
        <w:rPr>
          <w:rFonts w:ascii="Times New Roman" w:hAnsi="Times New Roman" w:cs="Times New Roman"/>
          <w:sz w:val="24"/>
          <w:szCs w:val="24"/>
        </w:rPr>
        <w:t>kategori</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angat</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baik</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yaitu</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mencapai</w:t>
      </w:r>
      <w:proofErr w:type="spellEnd"/>
      <w:r w:rsidRPr="002969FE">
        <w:rPr>
          <w:rFonts w:ascii="Times New Roman" w:hAnsi="Times New Roman" w:cs="Times New Roman"/>
          <w:sz w:val="24"/>
          <w:szCs w:val="24"/>
        </w:rPr>
        <w:t xml:space="preserve"> 80,15%.</w:t>
      </w:r>
    </w:p>
    <w:p w14:paraId="6FB68E95" w14:textId="1E9BB8CA" w:rsidR="00344CE9" w:rsidRPr="00344CE9" w:rsidRDefault="00344CE9" w:rsidP="00344CE9">
      <w:pPr>
        <w:spacing w:after="0" w:line="360" w:lineRule="auto"/>
        <w:ind w:right="119" w:firstLine="720"/>
        <w:jc w:val="both"/>
        <w:rPr>
          <w:rFonts w:ascii="Times New Roman" w:hAnsi="Times New Roman" w:cs="Times New Roman"/>
          <w:sz w:val="24"/>
          <w:szCs w:val="24"/>
        </w:rPr>
        <w:sectPr w:rsidR="00344CE9" w:rsidRPr="00344CE9">
          <w:pgSz w:w="12240" w:h="15840"/>
          <w:pgMar w:top="1500" w:right="1580" w:bottom="280" w:left="1720" w:header="967" w:footer="0" w:gutter="0"/>
          <w:cols w:space="720"/>
        </w:sectPr>
      </w:pPr>
      <w:proofErr w:type="spellStart"/>
      <w:r w:rsidRPr="002969FE">
        <w:rPr>
          <w:rFonts w:ascii="Times New Roman" w:hAnsi="Times New Roman" w:cs="Times New Roman"/>
          <w:sz w:val="24"/>
          <w:szCs w:val="24"/>
        </w:rPr>
        <w:t>Didapat</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jumlah</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kelas</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ebanyak</w:t>
      </w:r>
      <w:proofErr w:type="spellEnd"/>
      <w:r w:rsidRPr="002969FE">
        <w:rPr>
          <w:rFonts w:ascii="Times New Roman" w:hAnsi="Times New Roman" w:cs="Times New Roman"/>
          <w:sz w:val="24"/>
          <w:szCs w:val="24"/>
        </w:rPr>
        <w:t xml:space="preserve"> 6 </w:t>
      </w:r>
      <w:proofErr w:type="spellStart"/>
      <w:r w:rsidRPr="002969FE">
        <w:rPr>
          <w:rFonts w:ascii="Times New Roman" w:hAnsi="Times New Roman" w:cs="Times New Roman"/>
          <w:sz w:val="24"/>
          <w:szCs w:val="24"/>
        </w:rPr>
        <w:t>kelas</w:t>
      </w:r>
      <w:proofErr w:type="spellEnd"/>
      <w:r w:rsidRPr="002969FE">
        <w:rPr>
          <w:rFonts w:ascii="Times New Roman" w:hAnsi="Times New Roman" w:cs="Times New Roman"/>
          <w:sz w:val="24"/>
          <w:szCs w:val="24"/>
        </w:rPr>
        <w:t xml:space="preserve"> dan </w:t>
      </w:r>
      <w:proofErr w:type="spellStart"/>
      <w:r w:rsidRPr="002969FE">
        <w:rPr>
          <w:rFonts w:ascii="Times New Roman" w:hAnsi="Times New Roman" w:cs="Times New Roman"/>
          <w:sz w:val="24"/>
          <w:szCs w:val="24"/>
        </w:rPr>
        <w:t>besar</w:t>
      </w:r>
      <w:proofErr w:type="spellEnd"/>
      <w:r w:rsidRPr="002969FE">
        <w:rPr>
          <w:rFonts w:ascii="Times New Roman" w:hAnsi="Times New Roman" w:cs="Times New Roman"/>
          <w:sz w:val="24"/>
          <w:szCs w:val="24"/>
        </w:rPr>
        <w:t xml:space="preserve"> interval </w:t>
      </w:r>
      <w:proofErr w:type="spellStart"/>
      <w:r w:rsidRPr="002969FE">
        <w:rPr>
          <w:rFonts w:ascii="Times New Roman" w:hAnsi="Times New Roman" w:cs="Times New Roman"/>
          <w:sz w:val="24"/>
          <w:szCs w:val="24"/>
        </w:rPr>
        <w:t>kelas</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ebesar</w:t>
      </w:r>
      <w:proofErr w:type="spellEnd"/>
      <w:r w:rsidRPr="002969FE">
        <w:rPr>
          <w:rFonts w:ascii="Times New Roman" w:hAnsi="Times New Roman" w:cs="Times New Roman"/>
          <w:sz w:val="24"/>
          <w:szCs w:val="24"/>
        </w:rPr>
        <w:t xml:space="preserve"> 5 </w:t>
      </w:r>
      <w:proofErr w:type="spellStart"/>
      <w:r w:rsidRPr="002969FE">
        <w:rPr>
          <w:rFonts w:ascii="Times New Roman" w:hAnsi="Times New Roman" w:cs="Times New Roman"/>
          <w:sz w:val="24"/>
          <w:szCs w:val="24"/>
        </w:rPr>
        <w:t>jarak</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kelas</w:t>
      </w:r>
      <w:proofErr w:type="spellEnd"/>
      <w:r w:rsidRPr="002969FE">
        <w:rPr>
          <w:rFonts w:ascii="Times New Roman" w:hAnsi="Times New Roman" w:cs="Times New Roman"/>
          <w:sz w:val="24"/>
          <w:szCs w:val="24"/>
        </w:rPr>
        <w:t xml:space="preserve">, yang </w:t>
      </w:r>
      <w:proofErr w:type="spellStart"/>
      <w:r w:rsidRPr="002969FE">
        <w:rPr>
          <w:rFonts w:ascii="Times New Roman" w:hAnsi="Times New Roman" w:cs="Times New Roman"/>
          <w:sz w:val="24"/>
          <w:szCs w:val="24"/>
        </w:rPr>
        <w:t>diperoleh</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ari</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perhitungan</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kor</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konsep</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iri</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siswa</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kelas</w:t>
      </w:r>
      <w:proofErr w:type="spellEnd"/>
      <w:r w:rsidRPr="002969FE">
        <w:rPr>
          <w:rFonts w:ascii="Times New Roman" w:hAnsi="Times New Roman" w:cs="Times New Roman"/>
          <w:sz w:val="24"/>
          <w:szCs w:val="24"/>
        </w:rPr>
        <w:t xml:space="preserve"> VII di SMP Negeri 8 </w:t>
      </w:r>
      <w:proofErr w:type="spellStart"/>
      <w:r w:rsidRPr="002969FE">
        <w:rPr>
          <w:rFonts w:ascii="Times New Roman" w:hAnsi="Times New Roman" w:cs="Times New Roman"/>
          <w:sz w:val="24"/>
          <w:szCs w:val="24"/>
        </w:rPr>
        <w:t>Pijorkoling</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apat</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dirangkumkan</w:t>
      </w:r>
      <w:proofErr w:type="spellEnd"/>
      <w:r w:rsidRPr="002969FE">
        <w:rPr>
          <w:rFonts w:ascii="Times New Roman" w:hAnsi="Times New Roman" w:cs="Times New Roman"/>
          <w:sz w:val="24"/>
          <w:szCs w:val="24"/>
        </w:rPr>
        <w:t xml:space="preserve"> pada </w:t>
      </w:r>
      <w:proofErr w:type="spellStart"/>
      <w:r w:rsidRPr="002969FE">
        <w:rPr>
          <w:rFonts w:ascii="Times New Roman" w:hAnsi="Times New Roman" w:cs="Times New Roman"/>
          <w:sz w:val="24"/>
          <w:szCs w:val="24"/>
        </w:rPr>
        <w:t>tabel</w:t>
      </w:r>
      <w:proofErr w:type="spellEnd"/>
      <w:r w:rsidRPr="002969FE">
        <w:rPr>
          <w:rFonts w:ascii="Times New Roman" w:hAnsi="Times New Roman" w:cs="Times New Roman"/>
          <w:sz w:val="24"/>
          <w:szCs w:val="24"/>
        </w:rPr>
        <w:t xml:space="preserve"> di </w:t>
      </w:r>
      <w:proofErr w:type="spellStart"/>
      <w:r w:rsidRPr="002969FE">
        <w:rPr>
          <w:rFonts w:ascii="Times New Roman" w:hAnsi="Times New Roman" w:cs="Times New Roman"/>
          <w:sz w:val="24"/>
          <w:szCs w:val="24"/>
        </w:rPr>
        <w:t>bawah</w:t>
      </w:r>
      <w:proofErr w:type="spellEnd"/>
      <w:r w:rsidRPr="002969FE">
        <w:rPr>
          <w:rFonts w:ascii="Times New Roman" w:hAnsi="Times New Roman" w:cs="Times New Roman"/>
          <w:sz w:val="24"/>
          <w:szCs w:val="24"/>
        </w:rPr>
        <w:t xml:space="preserve"> </w:t>
      </w:r>
      <w:proofErr w:type="spellStart"/>
      <w:r w:rsidRPr="002969FE">
        <w:rPr>
          <w:rFonts w:ascii="Times New Roman" w:hAnsi="Times New Roman" w:cs="Times New Roman"/>
          <w:sz w:val="24"/>
          <w:szCs w:val="24"/>
        </w:rPr>
        <w:t>ini</w:t>
      </w:r>
      <w:proofErr w:type="spellEnd"/>
      <w:r>
        <w:rPr>
          <w:rFonts w:ascii="Times New Roman" w:hAnsi="Times New Roman" w:cs="Times New Roman"/>
          <w:sz w:val="24"/>
          <w:szCs w:val="24"/>
        </w:rPr>
        <w:t>:</w:t>
      </w:r>
    </w:p>
    <w:p w14:paraId="1033644E" w14:textId="77777777" w:rsidR="00344CE9" w:rsidRDefault="00344CE9" w:rsidP="00666C6C">
      <w:pPr>
        <w:pStyle w:val="BodyText"/>
        <w:rPr>
          <w:sz w:val="20"/>
        </w:rPr>
      </w:pPr>
    </w:p>
    <w:p w14:paraId="5442959E" w14:textId="77777777" w:rsidR="00666C6C" w:rsidRDefault="00666C6C" w:rsidP="00666C6C">
      <w:pPr>
        <w:pStyle w:val="BodyText"/>
        <w:rPr>
          <w:sz w:val="20"/>
        </w:rPr>
      </w:pPr>
    </w:p>
    <w:p w14:paraId="61EFEBFB" w14:textId="77777777" w:rsidR="00666C6C" w:rsidRDefault="00666C6C" w:rsidP="00666C6C">
      <w:pPr>
        <w:pStyle w:val="BodyText"/>
        <w:spacing w:before="5"/>
        <w:rPr>
          <w:sz w:val="18"/>
        </w:rPr>
      </w:pPr>
    </w:p>
    <w:p w14:paraId="34F66E66" w14:textId="77777777" w:rsidR="002969FE" w:rsidRPr="002969FE" w:rsidRDefault="002969FE" w:rsidP="002969FE">
      <w:pPr>
        <w:pStyle w:val="Heading3"/>
        <w:spacing w:before="90"/>
        <w:ind w:left="1441" w:right="1013"/>
        <w:jc w:val="center"/>
      </w:pPr>
      <w:r w:rsidRPr="002969FE">
        <w:t>Tabel 2</w:t>
      </w:r>
    </w:p>
    <w:p w14:paraId="6CF5FD05" w14:textId="77777777" w:rsidR="002969FE" w:rsidRPr="002969FE" w:rsidRDefault="002969FE" w:rsidP="002969FE">
      <w:pPr>
        <w:ind w:left="1433" w:right="1013"/>
        <w:jc w:val="center"/>
        <w:rPr>
          <w:rFonts w:ascii="Times New Roman" w:hAnsi="Times New Roman" w:cs="Times New Roman"/>
          <w:b/>
          <w:sz w:val="24"/>
        </w:rPr>
      </w:pPr>
      <w:proofErr w:type="spellStart"/>
      <w:r w:rsidRPr="002969FE">
        <w:rPr>
          <w:rFonts w:ascii="Times New Roman" w:hAnsi="Times New Roman" w:cs="Times New Roman"/>
          <w:b/>
          <w:sz w:val="24"/>
        </w:rPr>
        <w:t>Distribusi</w:t>
      </w:r>
      <w:proofErr w:type="spellEnd"/>
      <w:r w:rsidRPr="002969FE">
        <w:rPr>
          <w:rFonts w:ascii="Times New Roman" w:hAnsi="Times New Roman" w:cs="Times New Roman"/>
          <w:b/>
          <w:sz w:val="24"/>
        </w:rPr>
        <w:t xml:space="preserve"> </w:t>
      </w:r>
      <w:proofErr w:type="spellStart"/>
      <w:r w:rsidRPr="002969FE">
        <w:rPr>
          <w:rFonts w:ascii="Times New Roman" w:hAnsi="Times New Roman" w:cs="Times New Roman"/>
          <w:b/>
          <w:sz w:val="24"/>
        </w:rPr>
        <w:t>Frekuensi</w:t>
      </w:r>
      <w:proofErr w:type="spellEnd"/>
      <w:r w:rsidRPr="002969FE">
        <w:rPr>
          <w:rFonts w:ascii="Times New Roman" w:hAnsi="Times New Roman" w:cs="Times New Roman"/>
          <w:b/>
          <w:sz w:val="24"/>
        </w:rPr>
        <w:t xml:space="preserve"> Skor </w:t>
      </w:r>
      <w:proofErr w:type="spellStart"/>
      <w:r w:rsidRPr="002969FE">
        <w:rPr>
          <w:rFonts w:ascii="Times New Roman" w:hAnsi="Times New Roman" w:cs="Times New Roman"/>
          <w:b/>
          <w:sz w:val="24"/>
        </w:rPr>
        <w:t>Konsep</w:t>
      </w:r>
      <w:proofErr w:type="spellEnd"/>
      <w:r w:rsidRPr="002969FE">
        <w:rPr>
          <w:rFonts w:ascii="Times New Roman" w:hAnsi="Times New Roman" w:cs="Times New Roman"/>
          <w:b/>
          <w:sz w:val="24"/>
        </w:rPr>
        <w:t xml:space="preserve"> </w:t>
      </w:r>
      <w:proofErr w:type="spellStart"/>
      <w:r w:rsidRPr="002969FE">
        <w:rPr>
          <w:rFonts w:ascii="Times New Roman" w:hAnsi="Times New Roman" w:cs="Times New Roman"/>
          <w:b/>
          <w:sz w:val="24"/>
        </w:rPr>
        <w:t>Diri</w:t>
      </w:r>
      <w:proofErr w:type="spellEnd"/>
      <w:r w:rsidRPr="002969FE">
        <w:rPr>
          <w:rFonts w:ascii="Times New Roman" w:hAnsi="Times New Roman" w:cs="Times New Roman"/>
          <w:b/>
          <w:sz w:val="24"/>
        </w:rPr>
        <w:t xml:space="preserve"> </w:t>
      </w:r>
      <w:proofErr w:type="spellStart"/>
      <w:r w:rsidRPr="002969FE">
        <w:rPr>
          <w:rFonts w:ascii="Times New Roman" w:hAnsi="Times New Roman" w:cs="Times New Roman"/>
          <w:b/>
          <w:sz w:val="24"/>
        </w:rPr>
        <w:t>Siswa</w:t>
      </w:r>
      <w:proofErr w:type="spellEnd"/>
    </w:p>
    <w:tbl>
      <w:tblPr>
        <w:tblW w:w="0" w:type="auto"/>
        <w:tblInd w:w="9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2"/>
        <w:gridCol w:w="1561"/>
        <w:gridCol w:w="1557"/>
        <w:gridCol w:w="1986"/>
        <w:gridCol w:w="1846"/>
      </w:tblGrid>
      <w:tr w:rsidR="002969FE" w14:paraId="6228FBE3" w14:textId="77777777" w:rsidTr="001E37B2">
        <w:trPr>
          <w:trHeight w:val="433"/>
        </w:trPr>
        <w:tc>
          <w:tcPr>
            <w:tcW w:w="852" w:type="dxa"/>
          </w:tcPr>
          <w:p w14:paraId="33F88AF9" w14:textId="77777777" w:rsidR="002969FE" w:rsidRDefault="002969FE" w:rsidP="001E37B2">
            <w:pPr>
              <w:pStyle w:val="TableParagraph"/>
              <w:spacing w:line="240" w:lineRule="auto"/>
              <w:ind w:left="79" w:right="83"/>
            </w:pPr>
            <w:r>
              <w:t>No</w:t>
            </w:r>
          </w:p>
        </w:tc>
        <w:tc>
          <w:tcPr>
            <w:tcW w:w="1561" w:type="dxa"/>
          </w:tcPr>
          <w:p w14:paraId="60F84A7F" w14:textId="77777777" w:rsidR="002969FE" w:rsidRDefault="002969FE" w:rsidP="001E37B2">
            <w:pPr>
              <w:pStyle w:val="TableParagraph"/>
              <w:spacing w:line="240" w:lineRule="auto"/>
              <w:ind w:left="134" w:right="136"/>
            </w:pPr>
            <w:r>
              <w:t>Kelas Interval</w:t>
            </w:r>
          </w:p>
        </w:tc>
        <w:tc>
          <w:tcPr>
            <w:tcW w:w="1557" w:type="dxa"/>
          </w:tcPr>
          <w:p w14:paraId="304ED463" w14:textId="77777777" w:rsidR="002969FE" w:rsidRDefault="002969FE" w:rsidP="001E37B2">
            <w:pPr>
              <w:pStyle w:val="TableParagraph"/>
              <w:spacing w:line="240" w:lineRule="auto"/>
              <w:ind w:left="174" w:right="171"/>
            </w:pPr>
            <w:r>
              <w:t>Nilai Tengah</w:t>
            </w:r>
          </w:p>
        </w:tc>
        <w:tc>
          <w:tcPr>
            <w:tcW w:w="1986" w:type="dxa"/>
          </w:tcPr>
          <w:p w14:paraId="5B36A32B" w14:textId="77777777" w:rsidR="002969FE" w:rsidRDefault="002969FE" w:rsidP="001E37B2">
            <w:pPr>
              <w:pStyle w:val="TableParagraph"/>
              <w:spacing w:line="240" w:lineRule="auto"/>
              <w:ind w:left="157" w:right="159"/>
            </w:pPr>
            <w:r>
              <w:t>Frekuensi Absolut</w:t>
            </w:r>
          </w:p>
        </w:tc>
        <w:tc>
          <w:tcPr>
            <w:tcW w:w="1846" w:type="dxa"/>
          </w:tcPr>
          <w:p w14:paraId="5A1E9438" w14:textId="77777777" w:rsidR="002969FE" w:rsidRDefault="002969FE" w:rsidP="001E37B2">
            <w:pPr>
              <w:pStyle w:val="TableParagraph"/>
              <w:spacing w:line="240" w:lineRule="auto"/>
              <w:ind w:left="135" w:right="138"/>
            </w:pPr>
            <w:r>
              <w:t>Frekuensi Relatif</w:t>
            </w:r>
          </w:p>
        </w:tc>
      </w:tr>
      <w:tr w:rsidR="002969FE" w14:paraId="473661DC" w14:textId="77777777" w:rsidTr="001E37B2">
        <w:trPr>
          <w:trHeight w:val="410"/>
        </w:trPr>
        <w:tc>
          <w:tcPr>
            <w:tcW w:w="852" w:type="dxa"/>
          </w:tcPr>
          <w:p w14:paraId="5954219C" w14:textId="77777777" w:rsidR="002969FE" w:rsidRDefault="002969FE" w:rsidP="001E37B2">
            <w:pPr>
              <w:pStyle w:val="TableParagraph"/>
              <w:spacing w:line="240" w:lineRule="auto"/>
              <w:ind w:right="5"/>
            </w:pPr>
            <w:r>
              <w:t>1</w:t>
            </w:r>
          </w:p>
        </w:tc>
        <w:tc>
          <w:tcPr>
            <w:tcW w:w="1561" w:type="dxa"/>
          </w:tcPr>
          <w:p w14:paraId="0B9A37F7" w14:textId="77777777" w:rsidR="002969FE" w:rsidRDefault="002969FE" w:rsidP="001E37B2">
            <w:pPr>
              <w:pStyle w:val="TableParagraph"/>
              <w:spacing w:line="240" w:lineRule="auto"/>
              <w:ind w:left="134" w:right="134"/>
            </w:pPr>
            <w:r>
              <w:t>64-68</w:t>
            </w:r>
          </w:p>
        </w:tc>
        <w:tc>
          <w:tcPr>
            <w:tcW w:w="1557" w:type="dxa"/>
          </w:tcPr>
          <w:p w14:paraId="3661AD7D" w14:textId="77777777" w:rsidR="002969FE" w:rsidRDefault="002969FE" w:rsidP="001E37B2">
            <w:pPr>
              <w:pStyle w:val="TableParagraph"/>
              <w:spacing w:line="240" w:lineRule="auto"/>
              <w:ind w:left="174" w:right="171"/>
            </w:pPr>
            <w:r>
              <w:t>66</w:t>
            </w:r>
          </w:p>
        </w:tc>
        <w:tc>
          <w:tcPr>
            <w:tcW w:w="1986" w:type="dxa"/>
          </w:tcPr>
          <w:p w14:paraId="5C495512" w14:textId="77777777" w:rsidR="002969FE" w:rsidRDefault="002969FE" w:rsidP="001E37B2">
            <w:pPr>
              <w:pStyle w:val="TableParagraph"/>
              <w:spacing w:line="240" w:lineRule="auto"/>
              <w:ind w:left="3"/>
            </w:pPr>
            <w:r>
              <w:t>2</w:t>
            </w:r>
          </w:p>
        </w:tc>
        <w:tc>
          <w:tcPr>
            <w:tcW w:w="1846" w:type="dxa"/>
          </w:tcPr>
          <w:p w14:paraId="04518A61" w14:textId="77777777" w:rsidR="002969FE" w:rsidRDefault="002969FE" w:rsidP="001E37B2">
            <w:pPr>
              <w:pStyle w:val="TableParagraph"/>
              <w:spacing w:line="240" w:lineRule="auto"/>
              <w:ind w:left="135" w:right="135"/>
            </w:pPr>
            <w:r>
              <w:t>6,66%</w:t>
            </w:r>
          </w:p>
        </w:tc>
      </w:tr>
      <w:tr w:rsidR="002969FE" w14:paraId="07917E9C" w14:textId="77777777" w:rsidTr="001E37B2">
        <w:trPr>
          <w:trHeight w:val="417"/>
        </w:trPr>
        <w:tc>
          <w:tcPr>
            <w:tcW w:w="852" w:type="dxa"/>
          </w:tcPr>
          <w:p w14:paraId="0C551EB9" w14:textId="77777777" w:rsidR="002969FE" w:rsidRDefault="002969FE" w:rsidP="001E37B2">
            <w:pPr>
              <w:pStyle w:val="TableParagraph"/>
              <w:spacing w:line="240" w:lineRule="auto"/>
              <w:ind w:right="5"/>
            </w:pPr>
            <w:r>
              <w:t>2</w:t>
            </w:r>
          </w:p>
        </w:tc>
        <w:tc>
          <w:tcPr>
            <w:tcW w:w="1561" w:type="dxa"/>
          </w:tcPr>
          <w:p w14:paraId="388864F7" w14:textId="77777777" w:rsidR="002969FE" w:rsidRDefault="002969FE" w:rsidP="001E37B2">
            <w:pPr>
              <w:pStyle w:val="TableParagraph"/>
              <w:spacing w:line="240" w:lineRule="auto"/>
              <w:ind w:left="134" w:right="134"/>
            </w:pPr>
            <w:r>
              <w:t>59-63</w:t>
            </w:r>
          </w:p>
        </w:tc>
        <w:tc>
          <w:tcPr>
            <w:tcW w:w="1557" w:type="dxa"/>
          </w:tcPr>
          <w:p w14:paraId="639635B0" w14:textId="77777777" w:rsidR="002969FE" w:rsidRDefault="002969FE" w:rsidP="001E37B2">
            <w:pPr>
              <w:pStyle w:val="TableParagraph"/>
              <w:spacing w:line="240" w:lineRule="auto"/>
              <w:ind w:left="174" w:right="171"/>
            </w:pPr>
            <w:r>
              <w:t>61</w:t>
            </w:r>
          </w:p>
        </w:tc>
        <w:tc>
          <w:tcPr>
            <w:tcW w:w="1986" w:type="dxa"/>
          </w:tcPr>
          <w:p w14:paraId="1496989A" w14:textId="77777777" w:rsidR="002969FE" w:rsidRDefault="002969FE" w:rsidP="001E37B2">
            <w:pPr>
              <w:pStyle w:val="TableParagraph"/>
              <w:spacing w:line="240" w:lineRule="auto"/>
              <w:ind w:left="3"/>
            </w:pPr>
            <w:r>
              <w:t>3</w:t>
            </w:r>
          </w:p>
        </w:tc>
        <w:tc>
          <w:tcPr>
            <w:tcW w:w="1846" w:type="dxa"/>
          </w:tcPr>
          <w:p w14:paraId="7069027E" w14:textId="77777777" w:rsidR="002969FE" w:rsidRDefault="002969FE" w:rsidP="001E37B2">
            <w:pPr>
              <w:pStyle w:val="TableParagraph"/>
              <w:spacing w:line="240" w:lineRule="auto"/>
              <w:ind w:left="135" w:right="128"/>
            </w:pPr>
            <w:r>
              <w:t>10%</w:t>
            </w:r>
          </w:p>
        </w:tc>
      </w:tr>
      <w:tr w:rsidR="002969FE" w14:paraId="4FE10A6C" w14:textId="77777777" w:rsidTr="001E37B2">
        <w:trPr>
          <w:trHeight w:val="409"/>
        </w:trPr>
        <w:tc>
          <w:tcPr>
            <w:tcW w:w="852" w:type="dxa"/>
          </w:tcPr>
          <w:p w14:paraId="73B2CA43" w14:textId="77777777" w:rsidR="002969FE" w:rsidRDefault="002969FE" w:rsidP="001E37B2">
            <w:pPr>
              <w:pStyle w:val="TableParagraph"/>
              <w:spacing w:line="240" w:lineRule="auto"/>
              <w:ind w:right="5"/>
            </w:pPr>
            <w:r>
              <w:t>3</w:t>
            </w:r>
          </w:p>
        </w:tc>
        <w:tc>
          <w:tcPr>
            <w:tcW w:w="1561" w:type="dxa"/>
          </w:tcPr>
          <w:p w14:paraId="2D0650E5" w14:textId="77777777" w:rsidR="002969FE" w:rsidRDefault="002969FE" w:rsidP="001E37B2">
            <w:pPr>
              <w:pStyle w:val="TableParagraph"/>
              <w:spacing w:line="240" w:lineRule="auto"/>
              <w:ind w:left="134" w:right="134"/>
            </w:pPr>
            <w:r>
              <w:t>54-58</w:t>
            </w:r>
          </w:p>
        </w:tc>
        <w:tc>
          <w:tcPr>
            <w:tcW w:w="1557" w:type="dxa"/>
          </w:tcPr>
          <w:p w14:paraId="665A3209" w14:textId="77777777" w:rsidR="002969FE" w:rsidRDefault="002969FE" w:rsidP="001E37B2">
            <w:pPr>
              <w:pStyle w:val="TableParagraph"/>
              <w:spacing w:line="240" w:lineRule="auto"/>
              <w:ind w:left="174" w:right="171"/>
            </w:pPr>
            <w:r>
              <w:t>56</w:t>
            </w:r>
          </w:p>
        </w:tc>
        <w:tc>
          <w:tcPr>
            <w:tcW w:w="1986" w:type="dxa"/>
          </w:tcPr>
          <w:p w14:paraId="2D3E8319" w14:textId="77777777" w:rsidR="002969FE" w:rsidRDefault="002969FE" w:rsidP="001E37B2">
            <w:pPr>
              <w:pStyle w:val="TableParagraph"/>
              <w:spacing w:line="240" w:lineRule="auto"/>
              <w:ind w:left="3"/>
            </w:pPr>
            <w:r>
              <w:t>6</w:t>
            </w:r>
          </w:p>
        </w:tc>
        <w:tc>
          <w:tcPr>
            <w:tcW w:w="1846" w:type="dxa"/>
          </w:tcPr>
          <w:p w14:paraId="52382B46" w14:textId="77777777" w:rsidR="002969FE" w:rsidRDefault="002969FE" w:rsidP="001E37B2">
            <w:pPr>
              <w:pStyle w:val="TableParagraph"/>
              <w:spacing w:line="240" w:lineRule="auto"/>
              <w:ind w:left="135" w:right="128"/>
            </w:pPr>
            <w:r>
              <w:t>20%</w:t>
            </w:r>
          </w:p>
        </w:tc>
      </w:tr>
      <w:tr w:rsidR="002969FE" w14:paraId="038A0E89" w14:textId="77777777" w:rsidTr="001E37B2">
        <w:trPr>
          <w:trHeight w:val="415"/>
        </w:trPr>
        <w:tc>
          <w:tcPr>
            <w:tcW w:w="852" w:type="dxa"/>
          </w:tcPr>
          <w:p w14:paraId="0759C3F4" w14:textId="77777777" w:rsidR="002969FE" w:rsidRDefault="002969FE" w:rsidP="001E37B2">
            <w:pPr>
              <w:pStyle w:val="TableParagraph"/>
              <w:spacing w:line="240" w:lineRule="auto"/>
              <w:ind w:right="5"/>
            </w:pPr>
            <w:r>
              <w:t>4</w:t>
            </w:r>
          </w:p>
        </w:tc>
        <w:tc>
          <w:tcPr>
            <w:tcW w:w="1561" w:type="dxa"/>
          </w:tcPr>
          <w:p w14:paraId="19BF1EA4" w14:textId="77777777" w:rsidR="002969FE" w:rsidRDefault="002969FE" w:rsidP="001E37B2">
            <w:pPr>
              <w:pStyle w:val="TableParagraph"/>
              <w:spacing w:line="240" w:lineRule="auto"/>
              <w:ind w:left="134" w:right="134"/>
            </w:pPr>
            <w:r>
              <w:t>49-53</w:t>
            </w:r>
          </w:p>
        </w:tc>
        <w:tc>
          <w:tcPr>
            <w:tcW w:w="1557" w:type="dxa"/>
          </w:tcPr>
          <w:p w14:paraId="5407397E" w14:textId="77777777" w:rsidR="002969FE" w:rsidRDefault="002969FE" w:rsidP="001E37B2">
            <w:pPr>
              <w:pStyle w:val="TableParagraph"/>
              <w:spacing w:line="240" w:lineRule="auto"/>
              <w:ind w:left="174" w:right="171"/>
            </w:pPr>
            <w:r>
              <w:t>51</w:t>
            </w:r>
          </w:p>
        </w:tc>
        <w:tc>
          <w:tcPr>
            <w:tcW w:w="1986" w:type="dxa"/>
          </w:tcPr>
          <w:p w14:paraId="34356E4A" w14:textId="77777777" w:rsidR="002969FE" w:rsidRDefault="002969FE" w:rsidP="001E37B2">
            <w:pPr>
              <w:pStyle w:val="TableParagraph"/>
              <w:spacing w:line="240" w:lineRule="auto"/>
              <w:ind w:left="157" w:right="152"/>
            </w:pPr>
            <w:r>
              <w:t>15</w:t>
            </w:r>
          </w:p>
        </w:tc>
        <w:tc>
          <w:tcPr>
            <w:tcW w:w="1846" w:type="dxa"/>
          </w:tcPr>
          <w:p w14:paraId="00D4ECB8" w14:textId="77777777" w:rsidR="002969FE" w:rsidRDefault="002969FE" w:rsidP="001E37B2">
            <w:pPr>
              <w:pStyle w:val="TableParagraph"/>
              <w:spacing w:line="240" w:lineRule="auto"/>
              <w:ind w:left="135" w:right="128"/>
            </w:pPr>
            <w:r>
              <w:t>50%</w:t>
            </w:r>
          </w:p>
        </w:tc>
      </w:tr>
      <w:tr w:rsidR="002969FE" w14:paraId="630F2A3F" w14:textId="77777777" w:rsidTr="001E37B2">
        <w:trPr>
          <w:trHeight w:val="420"/>
        </w:trPr>
        <w:tc>
          <w:tcPr>
            <w:tcW w:w="852" w:type="dxa"/>
          </w:tcPr>
          <w:p w14:paraId="625C6061" w14:textId="77777777" w:rsidR="002969FE" w:rsidRDefault="002969FE" w:rsidP="001E37B2">
            <w:pPr>
              <w:pStyle w:val="TableParagraph"/>
              <w:spacing w:line="240" w:lineRule="auto"/>
              <w:ind w:right="5"/>
            </w:pPr>
            <w:r>
              <w:t>5</w:t>
            </w:r>
          </w:p>
        </w:tc>
        <w:tc>
          <w:tcPr>
            <w:tcW w:w="1561" w:type="dxa"/>
          </w:tcPr>
          <w:p w14:paraId="0CEA60EF" w14:textId="77777777" w:rsidR="002969FE" w:rsidRDefault="002969FE" w:rsidP="001E37B2">
            <w:pPr>
              <w:pStyle w:val="TableParagraph"/>
              <w:spacing w:line="240" w:lineRule="auto"/>
              <w:ind w:left="134" w:right="134"/>
            </w:pPr>
            <w:r>
              <w:t>44-48</w:t>
            </w:r>
          </w:p>
        </w:tc>
        <w:tc>
          <w:tcPr>
            <w:tcW w:w="1557" w:type="dxa"/>
          </w:tcPr>
          <w:p w14:paraId="1695766F" w14:textId="77777777" w:rsidR="002969FE" w:rsidRDefault="002969FE" w:rsidP="001E37B2">
            <w:pPr>
              <w:pStyle w:val="TableParagraph"/>
              <w:spacing w:line="240" w:lineRule="auto"/>
              <w:ind w:left="174" w:right="171"/>
            </w:pPr>
            <w:r>
              <w:t>46</w:t>
            </w:r>
          </w:p>
        </w:tc>
        <w:tc>
          <w:tcPr>
            <w:tcW w:w="1986" w:type="dxa"/>
          </w:tcPr>
          <w:p w14:paraId="7EED5058" w14:textId="77777777" w:rsidR="002969FE" w:rsidRDefault="002969FE" w:rsidP="001E37B2">
            <w:pPr>
              <w:pStyle w:val="TableParagraph"/>
              <w:spacing w:line="240" w:lineRule="auto"/>
              <w:ind w:left="3"/>
            </w:pPr>
            <w:r>
              <w:t>3</w:t>
            </w:r>
          </w:p>
        </w:tc>
        <w:tc>
          <w:tcPr>
            <w:tcW w:w="1846" w:type="dxa"/>
          </w:tcPr>
          <w:p w14:paraId="71303FDE" w14:textId="77777777" w:rsidR="002969FE" w:rsidRDefault="002969FE" w:rsidP="001E37B2">
            <w:pPr>
              <w:pStyle w:val="TableParagraph"/>
              <w:spacing w:line="240" w:lineRule="auto"/>
              <w:ind w:left="135" w:right="128"/>
            </w:pPr>
            <w:r>
              <w:t>10%</w:t>
            </w:r>
          </w:p>
        </w:tc>
      </w:tr>
      <w:tr w:rsidR="002969FE" w14:paraId="3FEF5462" w14:textId="77777777" w:rsidTr="001E37B2">
        <w:trPr>
          <w:trHeight w:val="413"/>
        </w:trPr>
        <w:tc>
          <w:tcPr>
            <w:tcW w:w="852" w:type="dxa"/>
          </w:tcPr>
          <w:p w14:paraId="57D4A3CD" w14:textId="77777777" w:rsidR="002969FE" w:rsidRDefault="002969FE" w:rsidP="001E37B2">
            <w:pPr>
              <w:pStyle w:val="TableParagraph"/>
              <w:spacing w:line="240" w:lineRule="auto"/>
              <w:ind w:right="5"/>
            </w:pPr>
            <w:r>
              <w:t>6</w:t>
            </w:r>
          </w:p>
        </w:tc>
        <w:tc>
          <w:tcPr>
            <w:tcW w:w="1561" w:type="dxa"/>
          </w:tcPr>
          <w:p w14:paraId="139CE56A" w14:textId="77777777" w:rsidR="002969FE" w:rsidRDefault="002969FE" w:rsidP="001E37B2">
            <w:pPr>
              <w:pStyle w:val="TableParagraph"/>
              <w:spacing w:line="240" w:lineRule="auto"/>
              <w:ind w:left="134" w:right="134"/>
            </w:pPr>
            <w:r>
              <w:t>39-43</w:t>
            </w:r>
          </w:p>
        </w:tc>
        <w:tc>
          <w:tcPr>
            <w:tcW w:w="1557" w:type="dxa"/>
          </w:tcPr>
          <w:p w14:paraId="0519C33E" w14:textId="77777777" w:rsidR="002969FE" w:rsidRDefault="002969FE" w:rsidP="001E37B2">
            <w:pPr>
              <w:pStyle w:val="TableParagraph"/>
              <w:spacing w:line="240" w:lineRule="auto"/>
              <w:ind w:left="174" w:right="171"/>
            </w:pPr>
            <w:r>
              <w:t>41</w:t>
            </w:r>
          </w:p>
        </w:tc>
        <w:tc>
          <w:tcPr>
            <w:tcW w:w="1986" w:type="dxa"/>
          </w:tcPr>
          <w:p w14:paraId="4863C9AF" w14:textId="77777777" w:rsidR="002969FE" w:rsidRDefault="002969FE" w:rsidP="001E37B2">
            <w:pPr>
              <w:pStyle w:val="TableParagraph"/>
              <w:spacing w:line="240" w:lineRule="auto"/>
              <w:ind w:left="3"/>
            </w:pPr>
            <w:r>
              <w:t>1</w:t>
            </w:r>
          </w:p>
        </w:tc>
        <w:tc>
          <w:tcPr>
            <w:tcW w:w="1846" w:type="dxa"/>
          </w:tcPr>
          <w:p w14:paraId="373D2633" w14:textId="77777777" w:rsidR="002969FE" w:rsidRDefault="002969FE" w:rsidP="001E37B2">
            <w:pPr>
              <w:pStyle w:val="TableParagraph"/>
              <w:spacing w:line="240" w:lineRule="auto"/>
              <w:ind w:left="135" w:right="135"/>
            </w:pPr>
            <w:r>
              <w:t>3,33%</w:t>
            </w:r>
          </w:p>
        </w:tc>
      </w:tr>
      <w:tr w:rsidR="002969FE" w14:paraId="5EC02DF3" w14:textId="77777777" w:rsidTr="00344CE9">
        <w:trPr>
          <w:trHeight w:val="319"/>
        </w:trPr>
        <w:tc>
          <w:tcPr>
            <w:tcW w:w="852" w:type="dxa"/>
          </w:tcPr>
          <w:p w14:paraId="5B8515FB" w14:textId="77777777" w:rsidR="002969FE" w:rsidRDefault="002969FE" w:rsidP="001E37B2">
            <w:pPr>
              <w:pStyle w:val="TableParagraph"/>
              <w:spacing w:line="240" w:lineRule="auto"/>
              <w:ind w:left="83" w:right="83"/>
            </w:pPr>
            <w:r>
              <w:t>Jumlah</w:t>
            </w:r>
          </w:p>
        </w:tc>
        <w:tc>
          <w:tcPr>
            <w:tcW w:w="1561" w:type="dxa"/>
          </w:tcPr>
          <w:p w14:paraId="1BA92AFB" w14:textId="77777777" w:rsidR="002969FE" w:rsidRDefault="002969FE" w:rsidP="001E37B2">
            <w:pPr>
              <w:pStyle w:val="TableParagraph"/>
              <w:spacing w:line="240" w:lineRule="auto"/>
              <w:jc w:val="left"/>
            </w:pPr>
          </w:p>
        </w:tc>
        <w:tc>
          <w:tcPr>
            <w:tcW w:w="1557" w:type="dxa"/>
          </w:tcPr>
          <w:p w14:paraId="43E2AF22" w14:textId="77777777" w:rsidR="002969FE" w:rsidRDefault="002969FE" w:rsidP="001E37B2">
            <w:pPr>
              <w:pStyle w:val="TableParagraph"/>
              <w:spacing w:line="240" w:lineRule="auto"/>
              <w:jc w:val="left"/>
            </w:pPr>
          </w:p>
        </w:tc>
        <w:tc>
          <w:tcPr>
            <w:tcW w:w="1986" w:type="dxa"/>
          </w:tcPr>
          <w:p w14:paraId="6A657DEC" w14:textId="77777777" w:rsidR="002969FE" w:rsidRDefault="002969FE" w:rsidP="001E37B2">
            <w:pPr>
              <w:pStyle w:val="TableParagraph"/>
              <w:spacing w:line="240" w:lineRule="auto"/>
              <w:ind w:left="157" w:right="151"/>
            </w:pPr>
            <w:r>
              <w:t>N=30</w:t>
            </w:r>
          </w:p>
        </w:tc>
        <w:tc>
          <w:tcPr>
            <w:tcW w:w="1846" w:type="dxa"/>
          </w:tcPr>
          <w:p w14:paraId="529CA704" w14:textId="77777777" w:rsidR="002969FE" w:rsidRDefault="002969FE" w:rsidP="001E37B2">
            <w:pPr>
              <w:pStyle w:val="TableParagraph"/>
              <w:spacing w:line="240" w:lineRule="auto"/>
              <w:ind w:left="135" w:right="135"/>
            </w:pPr>
            <w:r>
              <w:t>100%</w:t>
            </w:r>
          </w:p>
        </w:tc>
      </w:tr>
    </w:tbl>
    <w:p w14:paraId="0DAFB9E4" w14:textId="77777777" w:rsidR="002969FE" w:rsidRDefault="002969FE" w:rsidP="002969FE">
      <w:pPr>
        <w:pStyle w:val="BodyText"/>
        <w:rPr>
          <w:b/>
          <w:sz w:val="26"/>
        </w:rPr>
      </w:pPr>
    </w:p>
    <w:p w14:paraId="7C94FF4E" w14:textId="2D7ED492" w:rsidR="00344CE9" w:rsidRDefault="00344CE9" w:rsidP="00344CE9">
      <w:pPr>
        <w:pStyle w:val="BodyText"/>
        <w:spacing w:line="360" w:lineRule="auto"/>
        <w:ind w:right="119" w:firstLine="720"/>
        <w:jc w:val="both"/>
      </w:pPr>
      <w:r>
        <w:t xml:space="preserve">Secara berturut-turut tabel </w:t>
      </w:r>
      <w:r>
        <w:rPr>
          <w:spacing w:val="-3"/>
        </w:rPr>
        <w:t xml:space="preserve">di </w:t>
      </w:r>
      <w:r>
        <w:t>atas menunjukkan responden</w:t>
      </w:r>
      <w:r>
        <w:rPr>
          <w:spacing w:val="11"/>
        </w:rPr>
        <w:t xml:space="preserve"> </w:t>
      </w:r>
      <w:r>
        <w:t>yang</w:t>
      </w:r>
      <w:r>
        <w:rPr>
          <w:spacing w:val="-3"/>
        </w:rPr>
        <w:t xml:space="preserve"> </w:t>
      </w:r>
      <w:r>
        <w:t>memperoleh skor</w:t>
      </w:r>
      <w:r>
        <w:rPr>
          <w:spacing w:val="40"/>
        </w:rPr>
        <w:t xml:space="preserve"> </w:t>
      </w:r>
      <w:r>
        <w:t>antara</w:t>
      </w:r>
      <w:r>
        <w:rPr>
          <w:spacing w:val="42"/>
        </w:rPr>
        <w:t xml:space="preserve"> </w:t>
      </w:r>
      <w:r>
        <w:t>39-43</w:t>
      </w:r>
      <w:r>
        <w:rPr>
          <w:spacing w:val="41"/>
        </w:rPr>
        <w:t xml:space="preserve"> </w:t>
      </w:r>
      <w:r>
        <w:t>sebanyak</w:t>
      </w:r>
      <w:r>
        <w:rPr>
          <w:spacing w:val="41"/>
        </w:rPr>
        <w:t xml:space="preserve"> </w:t>
      </w:r>
      <w:r>
        <w:t>1</w:t>
      </w:r>
      <w:r>
        <w:rPr>
          <w:spacing w:val="40"/>
        </w:rPr>
        <w:t xml:space="preserve"> </w:t>
      </w:r>
      <w:r>
        <w:t>responden</w:t>
      </w:r>
      <w:r>
        <w:rPr>
          <w:spacing w:val="37"/>
        </w:rPr>
        <w:t xml:space="preserve"> </w:t>
      </w:r>
      <w:r>
        <w:t>atau</w:t>
      </w:r>
      <w:r>
        <w:rPr>
          <w:spacing w:val="41"/>
        </w:rPr>
        <w:t xml:space="preserve"> </w:t>
      </w:r>
      <w:r>
        <w:t>3,33%.</w:t>
      </w:r>
      <w:r>
        <w:rPr>
          <w:spacing w:val="37"/>
        </w:rPr>
        <w:t xml:space="preserve"> </w:t>
      </w:r>
      <w:r>
        <w:t>Antara</w:t>
      </w:r>
      <w:r>
        <w:rPr>
          <w:spacing w:val="42"/>
        </w:rPr>
        <w:t xml:space="preserve"> </w:t>
      </w:r>
      <w:r>
        <w:t>44-48</w:t>
      </w:r>
      <w:r>
        <w:rPr>
          <w:spacing w:val="41"/>
        </w:rPr>
        <w:t xml:space="preserve"> </w:t>
      </w:r>
      <w:r>
        <w:t>sebanyak</w:t>
      </w:r>
      <w:r>
        <w:rPr>
          <w:spacing w:val="40"/>
        </w:rPr>
        <w:t xml:space="preserve"> </w:t>
      </w:r>
      <w:r>
        <w:t>3 responden</w:t>
      </w:r>
      <w:r>
        <w:rPr>
          <w:spacing w:val="9"/>
        </w:rPr>
        <w:t xml:space="preserve"> </w:t>
      </w:r>
      <w:r>
        <w:t>atau</w:t>
      </w:r>
      <w:r>
        <w:rPr>
          <w:spacing w:val="9"/>
        </w:rPr>
        <w:t xml:space="preserve"> </w:t>
      </w:r>
      <w:r>
        <w:t>10%,</w:t>
      </w:r>
      <w:r>
        <w:rPr>
          <w:spacing w:val="10"/>
        </w:rPr>
        <w:t xml:space="preserve"> </w:t>
      </w:r>
      <w:r>
        <w:t>antara</w:t>
      </w:r>
      <w:r>
        <w:rPr>
          <w:spacing w:val="14"/>
        </w:rPr>
        <w:t xml:space="preserve"> </w:t>
      </w:r>
      <w:r>
        <w:t>49-53</w:t>
      </w:r>
      <w:r>
        <w:rPr>
          <w:spacing w:val="10"/>
        </w:rPr>
        <w:t xml:space="preserve"> </w:t>
      </w:r>
      <w:r>
        <w:t>sebanyak</w:t>
      </w:r>
      <w:r>
        <w:rPr>
          <w:spacing w:val="9"/>
        </w:rPr>
        <w:t xml:space="preserve"> </w:t>
      </w:r>
      <w:r>
        <w:t>15</w:t>
      </w:r>
      <w:r>
        <w:rPr>
          <w:spacing w:val="10"/>
        </w:rPr>
        <w:t xml:space="preserve"> </w:t>
      </w:r>
      <w:r>
        <w:t>responden</w:t>
      </w:r>
      <w:r>
        <w:rPr>
          <w:spacing w:val="9"/>
        </w:rPr>
        <w:t xml:space="preserve"> </w:t>
      </w:r>
      <w:r>
        <w:t>atau</w:t>
      </w:r>
      <w:r>
        <w:rPr>
          <w:spacing w:val="10"/>
        </w:rPr>
        <w:t xml:space="preserve"> </w:t>
      </w:r>
      <w:r>
        <w:t>50%,</w:t>
      </w:r>
      <w:r>
        <w:rPr>
          <w:spacing w:val="9"/>
        </w:rPr>
        <w:t xml:space="preserve"> </w:t>
      </w:r>
      <w:r>
        <w:t>antara</w:t>
      </w:r>
      <w:r>
        <w:rPr>
          <w:spacing w:val="10"/>
        </w:rPr>
        <w:t xml:space="preserve"> </w:t>
      </w:r>
      <w:r>
        <w:t>54-58 sebanyak</w:t>
      </w:r>
      <w:r>
        <w:rPr>
          <w:spacing w:val="34"/>
        </w:rPr>
        <w:t xml:space="preserve"> </w:t>
      </w:r>
      <w:r>
        <w:t>6</w:t>
      </w:r>
      <w:r>
        <w:rPr>
          <w:spacing w:val="34"/>
        </w:rPr>
        <w:t xml:space="preserve"> </w:t>
      </w:r>
      <w:r>
        <w:t>responden</w:t>
      </w:r>
      <w:r>
        <w:rPr>
          <w:spacing w:val="34"/>
        </w:rPr>
        <w:t xml:space="preserve"> </w:t>
      </w:r>
      <w:r>
        <w:t>atau</w:t>
      </w:r>
      <w:r>
        <w:rPr>
          <w:spacing w:val="35"/>
        </w:rPr>
        <w:t xml:space="preserve"> </w:t>
      </w:r>
      <w:r>
        <w:t>20%,</w:t>
      </w:r>
      <w:r>
        <w:rPr>
          <w:spacing w:val="30"/>
        </w:rPr>
        <w:t xml:space="preserve"> </w:t>
      </w:r>
      <w:r>
        <w:t>antara</w:t>
      </w:r>
      <w:r>
        <w:rPr>
          <w:spacing w:val="31"/>
        </w:rPr>
        <w:t xml:space="preserve"> </w:t>
      </w:r>
      <w:r>
        <w:t>59-63</w:t>
      </w:r>
      <w:r>
        <w:rPr>
          <w:spacing w:val="34"/>
        </w:rPr>
        <w:t xml:space="preserve"> </w:t>
      </w:r>
      <w:r>
        <w:t>sebanyak</w:t>
      </w:r>
      <w:r>
        <w:rPr>
          <w:spacing w:val="35"/>
        </w:rPr>
        <w:t xml:space="preserve"> </w:t>
      </w:r>
      <w:r>
        <w:t>3</w:t>
      </w:r>
      <w:r>
        <w:rPr>
          <w:spacing w:val="34"/>
        </w:rPr>
        <w:t xml:space="preserve"> </w:t>
      </w:r>
      <w:r>
        <w:t>responden</w:t>
      </w:r>
      <w:r>
        <w:rPr>
          <w:spacing w:val="34"/>
        </w:rPr>
        <w:t xml:space="preserve"> </w:t>
      </w:r>
      <w:r>
        <w:t>atau</w:t>
      </w:r>
      <w:r>
        <w:rPr>
          <w:spacing w:val="30"/>
        </w:rPr>
        <w:t xml:space="preserve"> </w:t>
      </w:r>
      <w:r>
        <w:t>10%, antara 64-68 sebanyak 2 responden atau 6,66%. Distribusi frekuensi konsep diri siswa dapat digambarkan dalam bentuk histogram di bawah ini:</w:t>
      </w:r>
    </w:p>
    <w:p w14:paraId="3D066C1B" w14:textId="56979DCB" w:rsidR="002969FE" w:rsidRDefault="00344CE9" w:rsidP="002969FE">
      <w:pPr>
        <w:spacing w:after="0" w:line="360" w:lineRule="auto"/>
        <w:ind w:right="119"/>
        <w:jc w:val="both"/>
        <w:rPr>
          <w:rFonts w:ascii="Times New Roman" w:hAnsi="Times New Roman" w:cs="Times New Roman"/>
          <w:bCs/>
          <w:sz w:val="24"/>
          <w:szCs w:val="24"/>
        </w:rPr>
      </w:pPr>
      <w:r>
        <w:rPr>
          <w:noProof/>
        </w:rPr>
        <mc:AlternateContent>
          <mc:Choice Requires="wpg">
            <w:drawing>
              <wp:anchor distT="0" distB="0" distL="114300" distR="114300" simplePos="0" relativeHeight="251673600" behindDoc="0" locked="0" layoutInCell="1" allowOverlap="1" wp14:anchorId="14100519" wp14:editId="438DB110">
                <wp:simplePos x="0" y="0"/>
                <wp:positionH relativeFrom="page">
                  <wp:posOffset>1820174</wp:posOffset>
                </wp:positionH>
                <wp:positionV relativeFrom="paragraph">
                  <wp:posOffset>101540</wp:posOffset>
                </wp:positionV>
                <wp:extent cx="3493135" cy="1966595"/>
                <wp:effectExtent l="0" t="0" r="12065" b="1460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93135" cy="1966595"/>
                          <a:chOff x="3432" y="-4504"/>
                          <a:chExt cx="7200" cy="4320"/>
                        </a:xfrm>
                      </wpg:grpSpPr>
                      <wps:wsp>
                        <wps:cNvPr id="20" name="Freeform 20"/>
                        <wps:cNvSpPr>
                          <a:spLocks/>
                        </wps:cNvSpPr>
                        <wps:spPr bwMode="auto">
                          <a:xfrm>
                            <a:off x="4376" y="-4084"/>
                            <a:ext cx="6036" cy="2976"/>
                          </a:xfrm>
                          <a:custGeom>
                            <a:avLst/>
                            <a:gdLst>
                              <a:gd name="T0" fmla="+- 0 10412 4376"/>
                              <a:gd name="T1" fmla="*/ T0 w 6036"/>
                              <a:gd name="T2" fmla="+- 0 -1308 -4084"/>
                              <a:gd name="T3" fmla="*/ -1308 h 2976"/>
                              <a:gd name="T4" fmla="+- 0 9404 4376"/>
                              <a:gd name="T5" fmla="*/ T4 w 6036"/>
                              <a:gd name="T6" fmla="+- 0 -1308 -4084"/>
                              <a:gd name="T7" fmla="*/ -1308 h 2976"/>
                              <a:gd name="T8" fmla="+- 0 9404 4376"/>
                              <a:gd name="T9" fmla="*/ T8 w 6036"/>
                              <a:gd name="T10" fmla="+- 0 -1704 -4084"/>
                              <a:gd name="T11" fmla="*/ -1704 h 2976"/>
                              <a:gd name="T12" fmla="+- 0 8400 4376"/>
                              <a:gd name="T13" fmla="*/ T12 w 6036"/>
                              <a:gd name="T14" fmla="+- 0 -1704 -4084"/>
                              <a:gd name="T15" fmla="*/ -1704 h 2976"/>
                              <a:gd name="T16" fmla="+- 0 8400 4376"/>
                              <a:gd name="T17" fmla="*/ T16 w 6036"/>
                              <a:gd name="T18" fmla="+- 0 -4084 -4084"/>
                              <a:gd name="T19" fmla="*/ -4084 h 2976"/>
                              <a:gd name="T20" fmla="+- 0 7392 4376"/>
                              <a:gd name="T21" fmla="*/ T20 w 6036"/>
                              <a:gd name="T22" fmla="+- 0 -4084 -4084"/>
                              <a:gd name="T23" fmla="*/ -4084 h 2976"/>
                              <a:gd name="T24" fmla="+- 0 7392 4376"/>
                              <a:gd name="T25" fmla="*/ T24 w 6036"/>
                              <a:gd name="T26" fmla="+- 0 -2300 -4084"/>
                              <a:gd name="T27" fmla="*/ -2300 h 2976"/>
                              <a:gd name="T28" fmla="+- 0 6388 4376"/>
                              <a:gd name="T29" fmla="*/ T28 w 6036"/>
                              <a:gd name="T30" fmla="+- 0 -2300 -4084"/>
                              <a:gd name="T31" fmla="*/ -2300 h 2976"/>
                              <a:gd name="T32" fmla="+- 0 6388 4376"/>
                              <a:gd name="T33" fmla="*/ T32 w 6036"/>
                              <a:gd name="T34" fmla="+- 0 -1704 -4084"/>
                              <a:gd name="T35" fmla="*/ -1704 h 2976"/>
                              <a:gd name="T36" fmla="+- 0 5380 4376"/>
                              <a:gd name="T37" fmla="*/ T36 w 6036"/>
                              <a:gd name="T38" fmla="+- 0 -1704 -4084"/>
                              <a:gd name="T39" fmla="*/ -1704 h 2976"/>
                              <a:gd name="T40" fmla="+- 0 5380 4376"/>
                              <a:gd name="T41" fmla="*/ T40 w 6036"/>
                              <a:gd name="T42" fmla="+- 0 -1504 -4084"/>
                              <a:gd name="T43" fmla="*/ -1504 h 2976"/>
                              <a:gd name="T44" fmla="+- 0 4376 4376"/>
                              <a:gd name="T45" fmla="*/ T44 w 6036"/>
                              <a:gd name="T46" fmla="+- 0 -1504 -4084"/>
                              <a:gd name="T47" fmla="*/ -1504 h 2976"/>
                              <a:gd name="T48" fmla="+- 0 4376 4376"/>
                              <a:gd name="T49" fmla="*/ T48 w 6036"/>
                              <a:gd name="T50" fmla="+- 0 -1108 -4084"/>
                              <a:gd name="T51" fmla="*/ -1108 h 2976"/>
                              <a:gd name="T52" fmla="+- 0 5380 4376"/>
                              <a:gd name="T53" fmla="*/ T52 w 6036"/>
                              <a:gd name="T54" fmla="+- 0 -1108 -4084"/>
                              <a:gd name="T55" fmla="*/ -1108 h 2976"/>
                              <a:gd name="T56" fmla="+- 0 6388 4376"/>
                              <a:gd name="T57" fmla="*/ T56 w 6036"/>
                              <a:gd name="T58" fmla="+- 0 -1108 -4084"/>
                              <a:gd name="T59" fmla="*/ -1108 h 2976"/>
                              <a:gd name="T60" fmla="+- 0 7392 4376"/>
                              <a:gd name="T61" fmla="*/ T60 w 6036"/>
                              <a:gd name="T62" fmla="+- 0 -1108 -4084"/>
                              <a:gd name="T63" fmla="*/ -1108 h 2976"/>
                              <a:gd name="T64" fmla="+- 0 8400 4376"/>
                              <a:gd name="T65" fmla="*/ T64 w 6036"/>
                              <a:gd name="T66" fmla="+- 0 -1108 -4084"/>
                              <a:gd name="T67" fmla="*/ -1108 h 2976"/>
                              <a:gd name="T68" fmla="+- 0 9404 4376"/>
                              <a:gd name="T69" fmla="*/ T68 w 6036"/>
                              <a:gd name="T70" fmla="+- 0 -1108 -4084"/>
                              <a:gd name="T71" fmla="*/ -1108 h 2976"/>
                              <a:gd name="T72" fmla="+- 0 10412 4376"/>
                              <a:gd name="T73" fmla="*/ T72 w 6036"/>
                              <a:gd name="T74" fmla="+- 0 -1108 -4084"/>
                              <a:gd name="T75" fmla="*/ -1108 h 2976"/>
                              <a:gd name="T76" fmla="+- 0 10412 4376"/>
                              <a:gd name="T77" fmla="*/ T76 w 6036"/>
                              <a:gd name="T78" fmla="+- 0 -1308 -4084"/>
                              <a:gd name="T79" fmla="*/ -1308 h 29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6036" h="2976">
                                <a:moveTo>
                                  <a:pt x="6036" y="2776"/>
                                </a:moveTo>
                                <a:lnTo>
                                  <a:pt x="5028" y="2776"/>
                                </a:lnTo>
                                <a:lnTo>
                                  <a:pt x="5028" y="2380"/>
                                </a:lnTo>
                                <a:lnTo>
                                  <a:pt x="4024" y="2380"/>
                                </a:lnTo>
                                <a:lnTo>
                                  <a:pt x="4024" y="0"/>
                                </a:lnTo>
                                <a:lnTo>
                                  <a:pt x="3016" y="0"/>
                                </a:lnTo>
                                <a:lnTo>
                                  <a:pt x="3016" y="1784"/>
                                </a:lnTo>
                                <a:lnTo>
                                  <a:pt x="2012" y="1784"/>
                                </a:lnTo>
                                <a:lnTo>
                                  <a:pt x="2012" y="2380"/>
                                </a:lnTo>
                                <a:lnTo>
                                  <a:pt x="1004" y="2380"/>
                                </a:lnTo>
                                <a:lnTo>
                                  <a:pt x="1004" y="2580"/>
                                </a:lnTo>
                                <a:lnTo>
                                  <a:pt x="0" y="2580"/>
                                </a:lnTo>
                                <a:lnTo>
                                  <a:pt x="0" y="2976"/>
                                </a:lnTo>
                                <a:lnTo>
                                  <a:pt x="1004" y="2976"/>
                                </a:lnTo>
                                <a:lnTo>
                                  <a:pt x="2012" y="2976"/>
                                </a:lnTo>
                                <a:lnTo>
                                  <a:pt x="3016" y="2976"/>
                                </a:lnTo>
                                <a:lnTo>
                                  <a:pt x="4024" y="2976"/>
                                </a:lnTo>
                                <a:lnTo>
                                  <a:pt x="5028" y="2976"/>
                                </a:lnTo>
                                <a:lnTo>
                                  <a:pt x="6036" y="2976"/>
                                </a:lnTo>
                                <a:lnTo>
                                  <a:pt x="6036" y="2776"/>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AutoShape 21"/>
                        <wps:cNvSpPr>
                          <a:spLocks/>
                        </wps:cNvSpPr>
                        <wps:spPr bwMode="auto">
                          <a:xfrm>
                            <a:off x="4310" y="-4282"/>
                            <a:ext cx="6104" cy="3172"/>
                          </a:xfrm>
                          <a:custGeom>
                            <a:avLst/>
                            <a:gdLst>
                              <a:gd name="T0" fmla="+- 0 4374 4310"/>
                              <a:gd name="T1" fmla="*/ T0 w 6104"/>
                              <a:gd name="T2" fmla="+- 0 -1110 -4282"/>
                              <a:gd name="T3" fmla="*/ -1110 h 3172"/>
                              <a:gd name="T4" fmla="+- 0 4374 4310"/>
                              <a:gd name="T5" fmla="*/ T4 w 6104"/>
                              <a:gd name="T6" fmla="+- 0 -4282 -4282"/>
                              <a:gd name="T7" fmla="*/ -4282 h 3172"/>
                              <a:gd name="T8" fmla="+- 0 4310 4310"/>
                              <a:gd name="T9" fmla="*/ T8 w 6104"/>
                              <a:gd name="T10" fmla="+- 0 -1110 -4282"/>
                              <a:gd name="T11" fmla="*/ -1110 h 3172"/>
                              <a:gd name="T12" fmla="+- 0 4374 4310"/>
                              <a:gd name="T13" fmla="*/ T12 w 6104"/>
                              <a:gd name="T14" fmla="+- 0 -1110 -4282"/>
                              <a:gd name="T15" fmla="*/ -1110 h 3172"/>
                              <a:gd name="T16" fmla="+- 0 4310 4310"/>
                              <a:gd name="T17" fmla="*/ T16 w 6104"/>
                              <a:gd name="T18" fmla="+- 0 -1506 -4282"/>
                              <a:gd name="T19" fmla="*/ -1506 h 3172"/>
                              <a:gd name="T20" fmla="+- 0 4374 4310"/>
                              <a:gd name="T21" fmla="*/ T20 w 6104"/>
                              <a:gd name="T22" fmla="+- 0 -1506 -4282"/>
                              <a:gd name="T23" fmla="*/ -1506 h 3172"/>
                              <a:gd name="T24" fmla="+- 0 4310 4310"/>
                              <a:gd name="T25" fmla="*/ T24 w 6104"/>
                              <a:gd name="T26" fmla="+- 0 -1902 -4282"/>
                              <a:gd name="T27" fmla="*/ -1902 h 3172"/>
                              <a:gd name="T28" fmla="+- 0 4374 4310"/>
                              <a:gd name="T29" fmla="*/ T28 w 6104"/>
                              <a:gd name="T30" fmla="+- 0 -1902 -4282"/>
                              <a:gd name="T31" fmla="*/ -1902 h 3172"/>
                              <a:gd name="T32" fmla="+- 0 4310 4310"/>
                              <a:gd name="T33" fmla="*/ T32 w 6104"/>
                              <a:gd name="T34" fmla="+- 0 -2298 -4282"/>
                              <a:gd name="T35" fmla="*/ -2298 h 3172"/>
                              <a:gd name="T36" fmla="+- 0 4374 4310"/>
                              <a:gd name="T37" fmla="*/ T36 w 6104"/>
                              <a:gd name="T38" fmla="+- 0 -2298 -4282"/>
                              <a:gd name="T39" fmla="*/ -2298 h 3172"/>
                              <a:gd name="T40" fmla="+- 0 4310 4310"/>
                              <a:gd name="T41" fmla="*/ T40 w 6104"/>
                              <a:gd name="T42" fmla="+- 0 -2694 -4282"/>
                              <a:gd name="T43" fmla="*/ -2694 h 3172"/>
                              <a:gd name="T44" fmla="+- 0 4374 4310"/>
                              <a:gd name="T45" fmla="*/ T44 w 6104"/>
                              <a:gd name="T46" fmla="+- 0 -2694 -4282"/>
                              <a:gd name="T47" fmla="*/ -2694 h 3172"/>
                              <a:gd name="T48" fmla="+- 0 4310 4310"/>
                              <a:gd name="T49" fmla="*/ T48 w 6104"/>
                              <a:gd name="T50" fmla="+- 0 -3094 -4282"/>
                              <a:gd name="T51" fmla="*/ -3094 h 3172"/>
                              <a:gd name="T52" fmla="+- 0 4374 4310"/>
                              <a:gd name="T53" fmla="*/ T52 w 6104"/>
                              <a:gd name="T54" fmla="+- 0 -3094 -4282"/>
                              <a:gd name="T55" fmla="*/ -3094 h 3172"/>
                              <a:gd name="T56" fmla="+- 0 4310 4310"/>
                              <a:gd name="T57" fmla="*/ T56 w 6104"/>
                              <a:gd name="T58" fmla="+- 0 -3490 -4282"/>
                              <a:gd name="T59" fmla="*/ -3490 h 3172"/>
                              <a:gd name="T60" fmla="+- 0 4374 4310"/>
                              <a:gd name="T61" fmla="*/ T60 w 6104"/>
                              <a:gd name="T62" fmla="+- 0 -3490 -4282"/>
                              <a:gd name="T63" fmla="*/ -3490 h 3172"/>
                              <a:gd name="T64" fmla="+- 0 4310 4310"/>
                              <a:gd name="T65" fmla="*/ T64 w 6104"/>
                              <a:gd name="T66" fmla="+- 0 -3886 -4282"/>
                              <a:gd name="T67" fmla="*/ -3886 h 3172"/>
                              <a:gd name="T68" fmla="+- 0 4374 4310"/>
                              <a:gd name="T69" fmla="*/ T68 w 6104"/>
                              <a:gd name="T70" fmla="+- 0 -3886 -4282"/>
                              <a:gd name="T71" fmla="*/ -3886 h 3172"/>
                              <a:gd name="T72" fmla="+- 0 4310 4310"/>
                              <a:gd name="T73" fmla="*/ T72 w 6104"/>
                              <a:gd name="T74" fmla="+- 0 -4282 -4282"/>
                              <a:gd name="T75" fmla="*/ -4282 h 3172"/>
                              <a:gd name="T76" fmla="+- 0 4374 4310"/>
                              <a:gd name="T77" fmla="*/ T76 w 6104"/>
                              <a:gd name="T78" fmla="+- 0 -4282 -4282"/>
                              <a:gd name="T79" fmla="*/ -4282 h 3172"/>
                              <a:gd name="T80" fmla="+- 0 4374 4310"/>
                              <a:gd name="T81" fmla="*/ T80 w 6104"/>
                              <a:gd name="T82" fmla="+- 0 -1110 -4282"/>
                              <a:gd name="T83" fmla="*/ -1110 h 3172"/>
                              <a:gd name="T84" fmla="+- 0 10414 4310"/>
                              <a:gd name="T85" fmla="*/ T84 w 6104"/>
                              <a:gd name="T86" fmla="+- 0 -1110 -4282"/>
                              <a:gd name="T87" fmla="*/ -1110 h 3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104" h="3172">
                                <a:moveTo>
                                  <a:pt x="64" y="3172"/>
                                </a:moveTo>
                                <a:lnTo>
                                  <a:pt x="64" y="0"/>
                                </a:lnTo>
                                <a:moveTo>
                                  <a:pt x="0" y="3172"/>
                                </a:moveTo>
                                <a:lnTo>
                                  <a:pt x="64" y="3172"/>
                                </a:lnTo>
                                <a:moveTo>
                                  <a:pt x="0" y="2776"/>
                                </a:moveTo>
                                <a:lnTo>
                                  <a:pt x="64" y="2776"/>
                                </a:lnTo>
                                <a:moveTo>
                                  <a:pt x="0" y="2380"/>
                                </a:moveTo>
                                <a:lnTo>
                                  <a:pt x="64" y="2380"/>
                                </a:lnTo>
                                <a:moveTo>
                                  <a:pt x="0" y="1984"/>
                                </a:moveTo>
                                <a:lnTo>
                                  <a:pt x="64" y="1984"/>
                                </a:lnTo>
                                <a:moveTo>
                                  <a:pt x="0" y="1588"/>
                                </a:moveTo>
                                <a:lnTo>
                                  <a:pt x="64" y="1588"/>
                                </a:lnTo>
                                <a:moveTo>
                                  <a:pt x="0" y="1188"/>
                                </a:moveTo>
                                <a:lnTo>
                                  <a:pt x="64" y="1188"/>
                                </a:lnTo>
                                <a:moveTo>
                                  <a:pt x="0" y="792"/>
                                </a:moveTo>
                                <a:lnTo>
                                  <a:pt x="64" y="792"/>
                                </a:lnTo>
                                <a:moveTo>
                                  <a:pt x="0" y="396"/>
                                </a:moveTo>
                                <a:lnTo>
                                  <a:pt x="64" y="396"/>
                                </a:lnTo>
                                <a:moveTo>
                                  <a:pt x="0" y="0"/>
                                </a:moveTo>
                                <a:lnTo>
                                  <a:pt x="64" y="0"/>
                                </a:lnTo>
                                <a:moveTo>
                                  <a:pt x="64" y="3172"/>
                                </a:moveTo>
                                <a:lnTo>
                                  <a:pt x="6104" y="3172"/>
                                </a:lnTo>
                              </a:path>
                            </a:pathLst>
                          </a:custGeom>
                          <a:noFill/>
                          <a:ln w="7620">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2"/>
                        <wps:cNvSpPr>
                          <a:spLocks noChangeArrowheads="1"/>
                        </wps:cNvSpPr>
                        <wps:spPr bwMode="auto">
                          <a:xfrm>
                            <a:off x="3432" y="-4504"/>
                            <a:ext cx="7200" cy="4320"/>
                          </a:xfrm>
                          <a:prstGeom prst="rect">
                            <a:avLst/>
                          </a:prstGeom>
                          <a:noFill/>
                          <a:ln w="9525">
                            <a:solidFill>
                              <a:srgbClr val="85858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Text Box 23"/>
                        <wps:cNvSpPr txBox="1">
                          <a:spLocks noChangeArrowheads="1"/>
                        </wps:cNvSpPr>
                        <wps:spPr bwMode="auto">
                          <a:xfrm>
                            <a:off x="3987" y="-4373"/>
                            <a:ext cx="223" cy="3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2AD024" w14:textId="77777777" w:rsidR="00344CE9" w:rsidRDefault="00344CE9" w:rsidP="00344CE9">
                              <w:pPr>
                                <w:spacing w:line="192" w:lineRule="exact"/>
                                <w:rPr>
                                  <w:rFonts w:ascii="Arial"/>
                                  <w:w w:val="95"/>
                                  <w:sz w:val="20"/>
                                </w:rPr>
                              </w:pPr>
                            </w:p>
                            <w:p w14:paraId="16AE36B0" w14:textId="77777777" w:rsidR="00344CE9" w:rsidRDefault="00344CE9" w:rsidP="00344CE9">
                              <w:pPr>
                                <w:spacing w:line="192" w:lineRule="exact"/>
                                <w:rPr>
                                  <w:rFonts w:ascii="Arial"/>
                                  <w:sz w:val="20"/>
                                </w:rPr>
                              </w:pPr>
                              <w:r>
                                <w:rPr>
                                  <w:rFonts w:ascii="Arial"/>
                                  <w:w w:val="95"/>
                                  <w:sz w:val="20"/>
                                </w:rPr>
                                <w:t>16</w:t>
                              </w:r>
                            </w:p>
                            <w:p w14:paraId="275AE41D" w14:textId="1B89F5FA" w:rsidR="00344CE9" w:rsidRDefault="00344CE9" w:rsidP="00344CE9">
                              <w:pPr>
                                <w:spacing w:line="192" w:lineRule="exact"/>
                                <w:rPr>
                                  <w:rFonts w:ascii="Arial"/>
                                  <w:sz w:val="20"/>
                                </w:rPr>
                              </w:pPr>
                              <w:r>
                                <w:rPr>
                                  <w:rFonts w:ascii="Arial"/>
                                  <w:spacing w:val="-2"/>
                                  <w:w w:val="90"/>
                                  <w:sz w:val="20"/>
                                </w:rPr>
                                <w:t>14</w:t>
                              </w:r>
                            </w:p>
                            <w:p w14:paraId="19410785" w14:textId="3474C0A0" w:rsidR="00344CE9" w:rsidRDefault="00344CE9" w:rsidP="00344CE9">
                              <w:pPr>
                                <w:spacing w:before="166"/>
                                <w:ind w:right="20"/>
                                <w:jc w:val="right"/>
                                <w:rPr>
                                  <w:rFonts w:ascii="Arial"/>
                                  <w:sz w:val="20"/>
                                </w:rPr>
                              </w:pPr>
                              <w:r>
                                <w:rPr>
                                  <w:rFonts w:ascii="Arial"/>
                                  <w:spacing w:val="-2"/>
                                  <w:w w:val="90"/>
                                  <w:sz w:val="20"/>
                                </w:rPr>
                                <w:t>1210</w:t>
                              </w:r>
                            </w:p>
                            <w:p w14:paraId="6ECA3A5A" w14:textId="77777777" w:rsidR="00344CE9" w:rsidRDefault="00344CE9" w:rsidP="00344CE9">
                              <w:pPr>
                                <w:spacing w:before="167"/>
                                <w:ind w:right="18"/>
                                <w:jc w:val="right"/>
                                <w:rPr>
                                  <w:rFonts w:ascii="Arial"/>
                                  <w:sz w:val="20"/>
                                </w:rPr>
                              </w:pPr>
                              <w:r>
                                <w:rPr>
                                  <w:rFonts w:ascii="Arial"/>
                                  <w:w w:val="91"/>
                                  <w:sz w:val="20"/>
                                </w:rPr>
                                <w:t>8</w:t>
                              </w:r>
                            </w:p>
                            <w:p w14:paraId="5F2D8202" w14:textId="77777777" w:rsidR="00344CE9" w:rsidRDefault="00344CE9" w:rsidP="00344CE9">
                              <w:pPr>
                                <w:spacing w:before="166"/>
                                <w:ind w:right="18"/>
                                <w:jc w:val="right"/>
                                <w:rPr>
                                  <w:rFonts w:ascii="Arial"/>
                                  <w:sz w:val="20"/>
                                </w:rPr>
                              </w:pPr>
                              <w:r>
                                <w:rPr>
                                  <w:rFonts w:ascii="Arial"/>
                                  <w:w w:val="91"/>
                                  <w:sz w:val="20"/>
                                </w:rPr>
                                <w:t>6</w:t>
                              </w:r>
                            </w:p>
                            <w:p w14:paraId="6FE1758B" w14:textId="77777777" w:rsidR="00344CE9" w:rsidRDefault="00344CE9" w:rsidP="00344CE9">
                              <w:pPr>
                                <w:spacing w:before="167"/>
                                <w:ind w:right="18"/>
                                <w:jc w:val="right"/>
                                <w:rPr>
                                  <w:rFonts w:ascii="Arial"/>
                                  <w:sz w:val="20"/>
                                </w:rPr>
                              </w:pPr>
                              <w:r>
                                <w:rPr>
                                  <w:rFonts w:ascii="Arial"/>
                                  <w:w w:val="91"/>
                                  <w:sz w:val="20"/>
                                </w:rPr>
                                <w:t>4</w:t>
                              </w:r>
                            </w:p>
                            <w:p w14:paraId="37674823" w14:textId="77777777" w:rsidR="00344CE9" w:rsidRDefault="00344CE9" w:rsidP="00344CE9">
                              <w:pPr>
                                <w:spacing w:before="167"/>
                                <w:ind w:right="18"/>
                                <w:jc w:val="right"/>
                                <w:rPr>
                                  <w:rFonts w:ascii="Arial"/>
                                  <w:sz w:val="20"/>
                                </w:rPr>
                              </w:pPr>
                              <w:r>
                                <w:rPr>
                                  <w:rFonts w:ascii="Arial"/>
                                  <w:w w:val="91"/>
                                  <w:sz w:val="20"/>
                                </w:rPr>
                                <w:t>2</w:t>
                              </w:r>
                            </w:p>
                            <w:p w14:paraId="10473D43" w14:textId="77777777" w:rsidR="00344CE9" w:rsidRDefault="00344CE9" w:rsidP="00344CE9">
                              <w:pPr>
                                <w:spacing w:before="166"/>
                                <w:ind w:right="18"/>
                                <w:jc w:val="right"/>
                                <w:rPr>
                                  <w:rFonts w:ascii="Arial"/>
                                  <w:sz w:val="20"/>
                                </w:rPr>
                              </w:pPr>
                              <w:r>
                                <w:rPr>
                                  <w:rFonts w:ascii="Arial"/>
                                  <w:w w:val="91"/>
                                  <w:sz w:val="20"/>
                                </w:rPr>
                                <w:t>0</w:t>
                              </w:r>
                            </w:p>
                          </w:txbxContent>
                        </wps:txbx>
                        <wps:bodyPr rot="0" vert="horz" wrap="square" lIns="0" tIns="0" rIns="0" bIns="0" anchor="t" anchorCtr="0" upright="1">
                          <a:noAutofit/>
                        </wps:bodyPr>
                      </wps:wsp>
                      <wps:wsp>
                        <wps:cNvPr id="24" name="Text Box 24"/>
                        <wps:cNvSpPr txBox="1">
                          <a:spLocks noChangeArrowheads="1"/>
                        </wps:cNvSpPr>
                        <wps:spPr bwMode="auto">
                          <a:xfrm>
                            <a:off x="4645"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05DEF3" w14:textId="77777777" w:rsidR="00344CE9" w:rsidRDefault="00344CE9" w:rsidP="00344CE9">
                              <w:pPr>
                                <w:spacing w:line="192" w:lineRule="exact"/>
                                <w:rPr>
                                  <w:rFonts w:ascii="Arial"/>
                                  <w:sz w:val="20"/>
                                </w:rPr>
                              </w:pPr>
                              <w:r>
                                <w:rPr>
                                  <w:rFonts w:ascii="Arial"/>
                                  <w:w w:val="90"/>
                                  <w:sz w:val="20"/>
                                </w:rPr>
                                <w:t>64-68</w:t>
                              </w:r>
                            </w:p>
                          </w:txbxContent>
                        </wps:txbx>
                        <wps:bodyPr rot="0" vert="horz" wrap="square" lIns="0" tIns="0" rIns="0" bIns="0" anchor="t" anchorCtr="0" upright="1">
                          <a:noAutofit/>
                        </wps:bodyPr>
                      </wps:wsp>
                      <wps:wsp>
                        <wps:cNvPr id="25" name="Text Box 25"/>
                        <wps:cNvSpPr txBox="1">
                          <a:spLocks noChangeArrowheads="1"/>
                        </wps:cNvSpPr>
                        <wps:spPr bwMode="auto">
                          <a:xfrm>
                            <a:off x="5652"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6DF2E" w14:textId="77777777" w:rsidR="00344CE9" w:rsidRDefault="00344CE9" w:rsidP="00344CE9">
                              <w:pPr>
                                <w:spacing w:line="192" w:lineRule="exact"/>
                                <w:rPr>
                                  <w:rFonts w:ascii="Arial"/>
                                  <w:sz w:val="20"/>
                                </w:rPr>
                              </w:pPr>
                              <w:r>
                                <w:rPr>
                                  <w:rFonts w:ascii="Arial"/>
                                  <w:w w:val="90"/>
                                  <w:sz w:val="20"/>
                                </w:rPr>
                                <w:t>59-63</w:t>
                              </w:r>
                            </w:p>
                          </w:txbxContent>
                        </wps:txbx>
                        <wps:bodyPr rot="0" vert="horz" wrap="square" lIns="0" tIns="0" rIns="0" bIns="0" anchor="t" anchorCtr="0" upright="1">
                          <a:noAutofit/>
                        </wps:bodyPr>
                      </wps:wsp>
                      <wps:wsp>
                        <wps:cNvPr id="26" name="Text Box 26"/>
                        <wps:cNvSpPr txBox="1">
                          <a:spLocks noChangeArrowheads="1"/>
                        </wps:cNvSpPr>
                        <wps:spPr bwMode="auto">
                          <a:xfrm>
                            <a:off x="6659"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ECA574" w14:textId="77777777" w:rsidR="00344CE9" w:rsidRDefault="00344CE9" w:rsidP="00344CE9">
                              <w:pPr>
                                <w:spacing w:line="192" w:lineRule="exact"/>
                                <w:rPr>
                                  <w:rFonts w:ascii="Arial"/>
                                  <w:sz w:val="20"/>
                                </w:rPr>
                              </w:pPr>
                              <w:r>
                                <w:rPr>
                                  <w:rFonts w:ascii="Arial"/>
                                  <w:w w:val="90"/>
                                  <w:sz w:val="20"/>
                                </w:rPr>
                                <w:t>54-58</w:t>
                              </w:r>
                            </w:p>
                          </w:txbxContent>
                        </wps:txbx>
                        <wps:bodyPr rot="0" vert="horz" wrap="square" lIns="0" tIns="0" rIns="0" bIns="0" anchor="t" anchorCtr="0" upright="1">
                          <a:noAutofit/>
                        </wps:bodyPr>
                      </wps:wsp>
                      <wps:wsp>
                        <wps:cNvPr id="27" name="Text Box 27"/>
                        <wps:cNvSpPr txBox="1">
                          <a:spLocks noChangeArrowheads="1"/>
                        </wps:cNvSpPr>
                        <wps:spPr bwMode="auto">
                          <a:xfrm>
                            <a:off x="7665"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942065" w14:textId="77777777" w:rsidR="00344CE9" w:rsidRDefault="00344CE9" w:rsidP="00344CE9">
                              <w:pPr>
                                <w:spacing w:line="192" w:lineRule="exact"/>
                                <w:rPr>
                                  <w:rFonts w:ascii="Arial"/>
                                  <w:sz w:val="20"/>
                                </w:rPr>
                              </w:pPr>
                              <w:r>
                                <w:rPr>
                                  <w:rFonts w:ascii="Arial"/>
                                  <w:w w:val="90"/>
                                  <w:sz w:val="20"/>
                                </w:rPr>
                                <w:t>49-53</w:t>
                              </w:r>
                            </w:p>
                          </w:txbxContent>
                        </wps:txbx>
                        <wps:bodyPr rot="0" vert="horz" wrap="square" lIns="0" tIns="0" rIns="0" bIns="0" anchor="t" anchorCtr="0" upright="1">
                          <a:noAutofit/>
                        </wps:bodyPr>
                      </wps:wsp>
                      <wps:wsp>
                        <wps:cNvPr id="28" name="Text Box 28"/>
                        <wps:cNvSpPr txBox="1">
                          <a:spLocks noChangeArrowheads="1"/>
                        </wps:cNvSpPr>
                        <wps:spPr bwMode="auto">
                          <a:xfrm>
                            <a:off x="8672"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B8095" w14:textId="77777777" w:rsidR="00344CE9" w:rsidRDefault="00344CE9" w:rsidP="00344CE9">
                              <w:pPr>
                                <w:spacing w:line="192" w:lineRule="exact"/>
                                <w:rPr>
                                  <w:rFonts w:ascii="Arial"/>
                                  <w:sz w:val="20"/>
                                </w:rPr>
                              </w:pPr>
                              <w:r>
                                <w:rPr>
                                  <w:rFonts w:ascii="Arial"/>
                                  <w:w w:val="90"/>
                                  <w:sz w:val="20"/>
                                </w:rPr>
                                <w:t>44-48</w:t>
                              </w:r>
                            </w:p>
                          </w:txbxContent>
                        </wps:txbx>
                        <wps:bodyPr rot="0" vert="horz" wrap="square" lIns="0" tIns="0" rIns="0" bIns="0" anchor="t" anchorCtr="0" upright="1">
                          <a:noAutofit/>
                        </wps:bodyPr>
                      </wps:wsp>
                      <wps:wsp>
                        <wps:cNvPr id="29" name="Text Box 29"/>
                        <wps:cNvSpPr txBox="1">
                          <a:spLocks noChangeArrowheads="1"/>
                        </wps:cNvSpPr>
                        <wps:spPr bwMode="auto">
                          <a:xfrm>
                            <a:off x="9678" y="-939"/>
                            <a:ext cx="486"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0AF51" w14:textId="77777777" w:rsidR="00344CE9" w:rsidRDefault="00344CE9" w:rsidP="00344CE9">
                              <w:pPr>
                                <w:spacing w:line="192" w:lineRule="exact"/>
                                <w:rPr>
                                  <w:rFonts w:ascii="Arial"/>
                                  <w:sz w:val="20"/>
                                </w:rPr>
                              </w:pPr>
                              <w:r>
                                <w:rPr>
                                  <w:rFonts w:ascii="Arial"/>
                                  <w:w w:val="90"/>
                                  <w:sz w:val="20"/>
                                </w:rPr>
                                <w:t>39-43</w:t>
                              </w:r>
                            </w:p>
                          </w:txbxContent>
                        </wps:txbx>
                        <wps:bodyPr rot="0" vert="horz" wrap="square" lIns="0" tIns="0" rIns="0" bIns="0" anchor="t" anchorCtr="0" upright="1">
                          <a:noAutofit/>
                        </wps:bodyPr>
                      </wps:wsp>
                      <wps:wsp>
                        <wps:cNvPr id="30" name="Text Box 30"/>
                        <wps:cNvSpPr txBox="1">
                          <a:spLocks noChangeArrowheads="1"/>
                        </wps:cNvSpPr>
                        <wps:spPr bwMode="auto">
                          <a:xfrm>
                            <a:off x="5652" y="-619"/>
                            <a:ext cx="2830" cy="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29270" w14:textId="77777777" w:rsidR="00344CE9" w:rsidRDefault="00344CE9" w:rsidP="00344CE9">
                              <w:pPr>
                                <w:spacing w:line="200" w:lineRule="exact"/>
                                <w:rPr>
                                  <w:rFonts w:ascii="Carlito"/>
                                  <w:b/>
                                  <w:sz w:val="20"/>
                                </w:rPr>
                              </w:pPr>
                              <w:proofErr w:type="spellStart"/>
                              <w:r>
                                <w:rPr>
                                  <w:rFonts w:ascii="Carlito"/>
                                  <w:b/>
                                  <w:sz w:val="20"/>
                                </w:rPr>
                                <w:t>Konsep</w:t>
                              </w:r>
                              <w:proofErr w:type="spellEnd"/>
                              <w:r>
                                <w:rPr>
                                  <w:rFonts w:ascii="Carlito"/>
                                  <w:b/>
                                  <w:sz w:val="20"/>
                                </w:rPr>
                                <w:t xml:space="preserve"> </w:t>
                              </w:r>
                              <w:proofErr w:type="spellStart"/>
                              <w:r>
                                <w:rPr>
                                  <w:rFonts w:ascii="Carlito"/>
                                  <w:b/>
                                  <w:sz w:val="20"/>
                                </w:rPr>
                                <w:t>Diri</w:t>
                              </w:r>
                              <w:proofErr w:type="spellEnd"/>
                              <w:r>
                                <w:rPr>
                                  <w:rFonts w:ascii="Carlito"/>
                                  <w:b/>
                                  <w:sz w:val="20"/>
                                </w:rPr>
                                <w:t xml:space="preserve"> </w:t>
                              </w:r>
                              <w:proofErr w:type="spellStart"/>
                              <w:r>
                                <w:rPr>
                                  <w:rFonts w:ascii="Carlito"/>
                                  <w:b/>
                                  <w:sz w:val="20"/>
                                </w:rPr>
                                <w:t>Siswa</w:t>
                              </w:r>
                              <w:proofErr w:type="spellEnd"/>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100519" id="Group 19" o:spid="_x0000_s1039" style="position:absolute;left:0;text-align:left;margin-left:143.3pt;margin-top:8pt;width:275.05pt;height:154.85pt;z-index:251673600;mso-position-horizontal-relative:page" coordorigin="3432,-4504" coordsize="7200,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">
                <v:shape id="Freeform 20" o:spid="_x0000_s1040" style="position:absolute;left:4376;top:-4084;width:6036;height:2976;visibility:visible;mso-wrap-style:square;v-text-anchor:top" coordsize="6036,2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" path="m6036,2776r-1008,l5028,2380r-1004,l4024,,3016,r,1784l2012,1784r,596l1004,2380r,200l,2580r,396l1004,2976r1008,l3016,2976r1008,l5028,2976r1008,l6036,2776xe" fillcolor="#4f81bc" stroked="f">
                  <v:path arrowok="t" o:connecttype="custom" o:connectlocs="6036,-1308;5028,-1308;5028,-1704;4024,-1704;4024,-4084;3016,-4084;3016,-2300;2012,-2300;2012,-1704;1004,-1704;1004,-1504;0,-1504;0,-1108;1004,-1108;2012,-1108;3016,-1108;4024,-1108;5028,-1108;6036,-1108;6036,-1308" o:connectangles="0,0,0,0,0,0,0,0,0,0,0,0,0,0,0,0,0,0,0,0"/>
                </v:shape>
                <v:shape id="AutoShape 21" o:spid="_x0000_s1041" style="position:absolute;left:4310;top:-4282;width:6104;height:3172;visibility:visible;mso-wrap-style:square;v-text-anchor:top" coordsize="6104,3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" path="m64,3172l64,m,3172r64,m,2776r64,m,2380r64,m,1984r64,m,1588r64,m,1188r64,m,792r64,m,396r64,m,l64,t,3172l6104,3172e" filled="f" strokecolor="#858585" strokeweight=".6pt">
                  <v:path arrowok="t" o:connecttype="custom" o:connectlocs="64,-1110;64,-4282;0,-1110;64,-1110;0,-1506;64,-1506;0,-1902;64,-1902;0,-2298;64,-2298;0,-2694;64,-2694;0,-3094;64,-3094;0,-3490;64,-3490;0,-3886;64,-3886;0,-4282;64,-4282;64,-1110;6104,-1110" o:connectangles="0,0,0,0,0,0,0,0,0,0,0,0,0,0,0,0,0,0,0,0,0,0"/>
                </v:shape>
                <v:rect id="Rectangle 22" o:spid="_x0000_s1042" style="position:absolute;left:3432;top:-4504;width:7200;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" filled="f" strokecolor="#858585"/>
                <v:shape id="Text Box 23" o:spid="_x0000_s1043" type="#_x0000_t202" style="position:absolute;left:3987;top:-4373;width:223;height:3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722AD024" w14:textId="77777777" w:rsidR="00344CE9" w:rsidRDefault="00344CE9" w:rsidP="00344CE9">
                        <w:pPr>
                          <w:spacing w:line="192" w:lineRule="exact"/>
                          <w:rPr>
                            <w:rFonts w:ascii="Arial"/>
                            <w:w w:val="95"/>
                            <w:sz w:val="20"/>
                          </w:rPr>
                        </w:pPr>
                      </w:p>
                      <w:p w14:paraId="16AE36B0" w14:textId="77777777" w:rsidR="00344CE9" w:rsidRDefault="00344CE9" w:rsidP="00344CE9">
                        <w:pPr>
                          <w:spacing w:line="192" w:lineRule="exact"/>
                          <w:rPr>
                            <w:rFonts w:ascii="Arial"/>
                            <w:sz w:val="20"/>
                          </w:rPr>
                        </w:pPr>
                        <w:r>
                          <w:rPr>
                            <w:rFonts w:ascii="Arial"/>
                            <w:w w:val="95"/>
                            <w:sz w:val="20"/>
                          </w:rPr>
                          <w:t>16</w:t>
                        </w:r>
                      </w:p>
                      <w:p w14:paraId="275AE41D" w14:textId="1B89F5FA" w:rsidR="00344CE9" w:rsidRDefault="00344CE9" w:rsidP="00344CE9">
                        <w:pPr>
                          <w:spacing w:line="192" w:lineRule="exact"/>
                          <w:rPr>
                            <w:rFonts w:ascii="Arial"/>
                            <w:sz w:val="20"/>
                          </w:rPr>
                        </w:pPr>
                        <w:r>
                          <w:rPr>
                            <w:rFonts w:ascii="Arial"/>
                            <w:spacing w:val="-2"/>
                            <w:w w:val="90"/>
                            <w:sz w:val="20"/>
                          </w:rPr>
                          <w:t>14</w:t>
                        </w:r>
                      </w:p>
                      <w:p w14:paraId="19410785" w14:textId="3474C0A0" w:rsidR="00344CE9" w:rsidRDefault="00344CE9" w:rsidP="00344CE9">
                        <w:pPr>
                          <w:spacing w:before="166"/>
                          <w:ind w:right="20"/>
                          <w:jc w:val="right"/>
                          <w:rPr>
                            <w:rFonts w:ascii="Arial"/>
                            <w:sz w:val="20"/>
                          </w:rPr>
                        </w:pPr>
                        <w:r>
                          <w:rPr>
                            <w:rFonts w:ascii="Arial"/>
                            <w:spacing w:val="-2"/>
                            <w:w w:val="90"/>
                            <w:sz w:val="20"/>
                          </w:rPr>
                          <w:t>1210</w:t>
                        </w:r>
                      </w:p>
                      <w:p w14:paraId="6ECA3A5A" w14:textId="77777777" w:rsidR="00344CE9" w:rsidRDefault="00344CE9" w:rsidP="00344CE9">
                        <w:pPr>
                          <w:spacing w:before="167"/>
                          <w:ind w:right="18"/>
                          <w:jc w:val="right"/>
                          <w:rPr>
                            <w:rFonts w:ascii="Arial"/>
                            <w:sz w:val="20"/>
                          </w:rPr>
                        </w:pPr>
                        <w:r>
                          <w:rPr>
                            <w:rFonts w:ascii="Arial"/>
                            <w:w w:val="91"/>
                            <w:sz w:val="20"/>
                          </w:rPr>
                          <w:t>8</w:t>
                        </w:r>
                      </w:p>
                      <w:p w14:paraId="5F2D8202" w14:textId="77777777" w:rsidR="00344CE9" w:rsidRDefault="00344CE9" w:rsidP="00344CE9">
                        <w:pPr>
                          <w:spacing w:before="166"/>
                          <w:ind w:right="18"/>
                          <w:jc w:val="right"/>
                          <w:rPr>
                            <w:rFonts w:ascii="Arial"/>
                            <w:sz w:val="20"/>
                          </w:rPr>
                        </w:pPr>
                        <w:r>
                          <w:rPr>
                            <w:rFonts w:ascii="Arial"/>
                            <w:w w:val="91"/>
                            <w:sz w:val="20"/>
                          </w:rPr>
                          <w:t>6</w:t>
                        </w:r>
                      </w:p>
                      <w:p w14:paraId="6FE1758B" w14:textId="77777777" w:rsidR="00344CE9" w:rsidRDefault="00344CE9" w:rsidP="00344CE9">
                        <w:pPr>
                          <w:spacing w:before="167"/>
                          <w:ind w:right="18"/>
                          <w:jc w:val="right"/>
                          <w:rPr>
                            <w:rFonts w:ascii="Arial"/>
                            <w:sz w:val="20"/>
                          </w:rPr>
                        </w:pPr>
                        <w:r>
                          <w:rPr>
                            <w:rFonts w:ascii="Arial"/>
                            <w:w w:val="91"/>
                            <w:sz w:val="20"/>
                          </w:rPr>
                          <w:t>4</w:t>
                        </w:r>
                      </w:p>
                      <w:p w14:paraId="37674823" w14:textId="77777777" w:rsidR="00344CE9" w:rsidRDefault="00344CE9" w:rsidP="00344CE9">
                        <w:pPr>
                          <w:spacing w:before="167"/>
                          <w:ind w:right="18"/>
                          <w:jc w:val="right"/>
                          <w:rPr>
                            <w:rFonts w:ascii="Arial"/>
                            <w:sz w:val="20"/>
                          </w:rPr>
                        </w:pPr>
                        <w:r>
                          <w:rPr>
                            <w:rFonts w:ascii="Arial"/>
                            <w:w w:val="91"/>
                            <w:sz w:val="20"/>
                          </w:rPr>
                          <w:t>2</w:t>
                        </w:r>
                      </w:p>
                      <w:p w14:paraId="10473D43" w14:textId="77777777" w:rsidR="00344CE9" w:rsidRDefault="00344CE9" w:rsidP="00344CE9">
                        <w:pPr>
                          <w:spacing w:before="166"/>
                          <w:ind w:right="18"/>
                          <w:jc w:val="right"/>
                          <w:rPr>
                            <w:rFonts w:ascii="Arial"/>
                            <w:sz w:val="20"/>
                          </w:rPr>
                        </w:pPr>
                        <w:r>
                          <w:rPr>
                            <w:rFonts w:ascii="Arial"/>
                            <w:w w:val="91"/>
                            <w:sz w:val="20"/>
                          </w:rPr>
                          <w:t>0</w:t>
                        </w:r>
                      </w:p>
                    </w:txbxContent>
                  </v:textbox>
                </v:shape>
                <v:shape id="Text Box 24" o:spid="_x0000_s1044" type="#_x0000_t202" style="position:absolute;left:4645;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1805DEF3" w14:textId="77777777" w:rsidR="00344CE9" w:rsidRDefault="00344CE9" w:rsidP="00344CE9">
                        <w:pPr>
                          <w:spacing w:line="192" w:lineRule="exact"/>
                          <w:rPr>
                            <w:rFonts w:ascii="Arial"/>
                            <w:sz w:val="20"/>
                          </w:rPr>
                        </w:pPr>
                        <w:r>
                          <w:rPr>
                            <w:rFonts w:ascii="Arial"/>
                            <w:w w:val="90"/>
                            <w:sz w:val="20"/>
                          </w:rPr>
                          <w:t>64-68</w:t>
                        </w:r>
                      </w:p>
                    </w:txbxContent>
                  </v:textbox>
                </v:shape>
                <v:shape id="Text Box 25" o:spid="_x0000_s1045" type="#_x0000_t202" style="position:absolute;left:5652;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3446DF2E" w14:textId="77777777" w:rsidR="00344CE9" w:rsidRDefault="00344CE9" w:rsidP="00344CE9">
                        <w:pPr>
                          <w:spacing w:line="192" w:lineRule="exact"/>
                          <w:rPr>
                            <w:rFonts w:ascii="Arial"/>
                            <w:sz w:val="20"/>
                          </w:rPr>
                        </w:pPr>
                        <w:r>
                          <w:rPr>
                            <w:rFonts w:ascii="Arial"/>
                            <w:w w:val="90"/>
                            <w:sz w:val="20"/>
                          </w:rPr>
                          <w:t>59-63</w:t>
                        </w:r>
                      </w:p>
                    </w:txbxContent>
                  </v:textbox>
                </v:shape>
                <v:shape id="Text Box 26" o:spid="_x0000_s1046" type="#_x0000_t202" style="position:absolute;left:6659;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DECA574" w14:textId="77777777" w:rsidR="00344CE9" w:rsidRDefault="00344CE9" w:rsidP="00344CE9">
                        <w:pPr>
                          <w:spacing w:line="192" w:lineRule="exact"/>
                          <w:rPr>
                            <w:rFonts w:ascii="Arial"/>
                            <w:sz w:val="20"/>
                          </w:rPr>
                        </w:pPr>
                        <w:r>
                          <w:rPr>
                            <w:rFonts w:ascii="Arial"/>
                            <w:w w:val="90"/>
                            <w:sz w:val="20"/>
                          </w:rPr>
                          <w:t>54-58</w:t>
                        </w:r>
                      </w:p>
                    </w:txbxContent>
                  </v:textbox>
                </v:shape>
                <v:shape id="Text Box 27" o:spid="_x0000_s1047" type="#_x0000_t202" style="position:absolute;left:7665;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1A942065" w14:textId="77777777" w:rsidR="00344CE9" w:rsidRDefault="00344CE9" w:rsidP="00344CE9">
                        <w:pPr>
                          <w:spacing w:line="192" w:lineRule="exact"/>
                          <w:rPr>
                            <w:rFonts w:ascii="Arial"/>
                            <w:sz w:val="20"/>
                          </w:rPr>
                        </w:pPr>
                        <w:r>
                          <w:rPr>
                            <w:rFonts w:ascii="Arial"/>
                            <w:w w:val="90"/>
                            <w:sz w:val="20"/>
                          </w:rPr>
                          <w:t>49-53</w:t>
                        </w:r>
                      </w:p>
                    </w:txbxContent>
                  </v:textbox>
                </v:shape>
                <v:shape id="Text Box 28" o:spid="_x0000_s1048" type="#_x0000_t202" style="position:absolute;left:8672;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3FAB8095" w14:textId="77777777" w:rsidR="00344CE9" w:rsidRDefault="00344CE9" w:rsidP="00344CE9">
                        <w:pPr>
                          <w:spacing w:line="192" w:lineRule="exact"/>
                          <w:rPr>
                            <w:rFonts w:ascii="Arial"/>
                            <w:sz w:val="20"/>
                          </w:rPr>
                        </w:pPr>
                        <w:r>
                          <w:rPr>
                            <w:rFonts w:ascii="Arial"/>
                            <w:w w:val="90"/>
                            <w:sz w:val="20"/>
                          </w:rPr>
                          <w:t>44-48</w:t>
                        </w:r>
                      </w:p>
                    </w:txbxContent>
                  </v:textbox>
                </v:shape>
                <v:shape id="Text Box 29" o:spid="_x0000_s1049" type="#_x0000_t202" style="position:absolute;left:9678;top:-939;width:486;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3170AF51" w14:textId="77777777" w:rsidR="00344CE9" w:rsidRDefault="00344CE9" w:rsidP="00344CE9">
                        <w:pPr>
                          <w:spacing w:line="192" w:lineRule="exact"/>
                          <w:rPr>
                            <w:rFonts w:ascii="Arial"/>
                            <w:sz w:val="20"/>
                          </w:rPr>
                        </w:pPr>
                        <w:r>
                          <w:rPr>
                            <w:rFonts w:ascii="Arial"/>
                            <w:w w:val="90"/>
                            <w:sz w:val="20"/>
                          </w:rPr>
                          <w:t>39-43</w:t>
                        </w:r>
                      </w:p>
                    </w:txbxContent>
                  </v:textbox>
                </v:shape>
                <v:shape id="Text Box 30" o:spid="_x0000_s1050" type="#_x0000_t202" style="position:absolute;left:5652;top:-619;width:2830;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4B029270" w14:textId="77777777" w:rsidR="00344CE9" w:rsidRDefault="00344CE9" w:rsidP="00344CE9">
                        <w:pPr>
                          <w:spacing w:line="200" w:lineRule="exact"/>
                          <w:rPr>
                            <w:rFonts w:ascii="Carlito"/>
                            <w:b/>
                            <w:sz w:val="20"/>
                          </w:rPr>
                        </w:pPr>
                        <w:proofErr w:type="spellStart"/>
                        <w:r>
                          <w:rPr>
                            <w:rFonts w:ascii="Carlito"/>
                            <w:b/>
                            <w:sz w:val="20"/>
                          </w:rPr>
                          <w:t>Konsep</w:t>
                        </w:r>
                        <w:proofErr w:type="spellEnd"/>
                        <w:r>
                          <w:rPr>
                            <w:rFonts w:ascii="Carlito"/>
                            <w:b/>
                            <w:sz w:val="20"/>
                          </w:rPr>
                          <w:t xml:space="preserve"> </w:t>
                        </w:r>
                        <w:proofErr w:type="spellStart"/>
                        <w:r>
                          <w:rPr>
                            <w:rFonts w:ascii="Carlito"/>
                            <w:b/>
                            <w:sz w:val="20"/>
                          </w:rPr>
                          <w:t>Diri</w:t>
                        </w:r>
                        <w:proofErr w:type="spellEnd"/>
                        <w:r>
                          <w:rPr>
                            <w:rFonts w:ascii="Carlito"/>
                            <w:b/>
                            <w:sz w:val="20"/>
                          </w:rPr>
                          <w:t xml:space="preserve"> </w:t>
                        </w:r>
                        <w:proofErr w:type="spellStart"/>
                        <w:r>
                          <w:rPr>
                            <w:rFonts w:ascii="Carlito"/>
                            <w:b/>
                            <w:sz w:val="20"/>
                          </w:rPr>
                          <w:t>Siswa</w:t>
                        </w:r>
                        <w:proofErr w:type="spellEnd"/>
                      </w:p>
                    </w:txbxContent>
                  </v:textbox>
                </v:shape>
                <w10:wrap anchorx="page"/>
              </v:group>
            </w:pict>
          </mc:Fallback>
        </mc:AlternateContent>
      </w:r>
      <w:r>
        <w:rPr>
          <w:noProof/>
        </w:rPr>
        <mc:AlternateContent>
          <mc:Choice Requires="wps">
            <w:drawing>
              <wp:anchor distT="0" distB="0" distL="114300" distR="114300" simplePos="0" relativeHeight="251675648" behindDoc="0" locked="0" layoutInCell="1" allowOverlap="1" wp14:anchorId="48425471" wp14:editId="118D4838">
                <wp:simplePos x="0" y="0"/>
                <wp:positionH relativeFrom="page">
                  <wp:posOffset>1857711</wp:posOffset>
                </wp:positionH>
                <wp:positionV relativeFrom="page">
                  <wp:posOffset>6445274</wp:posOffset>
                </wp:positionV>
                <wp:extent cx="153035" cy="708025"/>
                <wp:effectExtent l="0" t="0" r="18415" b="158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 cy="708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A93D8" w14:textId="77777777" w:rsidR="00344CE9" w:rsidRDefault="00344CE9" w:rsidP="00344CE9">
                            <w:pPr>
                              <w:spacing w:line="224" w:lineRule="exact"/>
                              <w:ind w:left="20"/>
                              <w:rPr>
                                <w:rFonts w:ascii="Carlito"/>
                                <w:b/>
                                <w:sz w:val="20"/>
                              </w:rPr>
                            </w:pPr>
                            <w:proofErr w:type="spellStart"/>
                            <w:r>
                              <w:rPr>
                                <w:rFonts w:ascii="Carlito"/>
                                <w:b/>
                                <w:sz w:val="20"/>
                              </w:rPr>
                              <w:t>Frekuensi</w:t>
                            </w:r>
                            <w:proofErr w:type="spellEnd"/>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25471" id="Text Box 31" o:spid="_x0000_s1051" type="#_x0000_t202" style="position:absolute;left:0;text-align:left;margin-left:146.3pt;margin-top:507.5pt;width:12.05pt;height:55.7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" filled="f" stroked="f">
                <v:textbox style="layout-flow:vertical;mso-layout-flow-alt:bottom-to-top" inset="0,0,0,0">
                  <w:txbxContent>
                    <w:p w14:paraId="027A93D8" w14:textId="77777777" w:rsidR="00344CE9" w:rsidRDefault="00344CE9" w:rsidP="00344CE9">
                      <w:pPr>
                        <w:spacing w:line="224" w:lineRule="exact"/>
                        <w:ind w:left="20"/>
                        <w:rPr>
                          <w:rFonts w:ascii="Carlito"/>
                          <w:b/>
                          <w:sz w:val="20"/>
                        </w:rPr>
                      </w:pPr>
                      <w:proofErr w:type="spellStart"/>
                      <w:r>
                        <w:rPr>
                          <w:rFonts w:ascii="Carlito"/>
                          <w:b/>
                          <w:sz w:val="20"/>
                        </w:rPr>
                        <w:t>Frekuensi</w:t>
                      </w:r>
                      <w:proofErr w:type="spellEnd"/>
                    </w:p>
                  </w:txbxContent>
                </v:textbox>
                <w10:wrap anchorx="page" anchory="page"/>
              </v:shape>
            </w:pict>
          </mc:Fallback>
        </mc:AlternateContent>
      </w:r>
    </w:p>
    <w:p w14:paraId="5F52379F" w14:textId="77777777" w:rsidR="00344CE9" w:rsidRDefault="00344CE9" w:rsidP="00344CE9">
      <w:pPr>
        <w:spacing w:after="0" w:line="360" w:lineRule="auto"/>
        <w:ind w:right="119"/>
        <w:rPr>
          <w:rFonts w:ascii="Times New Roman" w:hAnsi="Times New Roman" w:cs="Times New Roman"/>
          <w:bCs/>
          <w:sz w:val="24"/>
          <w:szCs w:val="24"/>
        </w:rPr>
      </w:pPr>
    </w:p>
    <w:p w14:paraId="7F100DCD" w14:textId="77777777" w:rsidR="00344CE9" w:rsidRDefault="00344CE9" w:rsidP="00344CE9">
      <w:pPr>
        <w:spacing w:after="0" w:line="360" w:lineRule="auto"/>
        <w:ind w:right="119"/>
        <w:rPr>
          <w:rFonts w:ascii="Times New Roman" w:hAnsi="Times New Roman" w:cs="Times New Roman"/>
          <w:bCs/>
          <w:sz w:val="24"/>
          <w:szCs w:val="24"/>
        </w:rPr>
      </w:pPr>
    </w:p>
    <w:p w14:paraId="4507E890" w14:textId="77777777" w:rsidR="00344CE9" w:rsidRDefault="00344CE9" w:rsidP="00344CE9">
      <w:pPr>
        <w:spacing w:after="0" w:line="360" w:lineRule="auto"/>
        <w:ind w:right="119"/>
        <w:rPr>
          <w:rFonts w:ascii="Times New Roman" w:hAnsi="Times New Roman" w:cs="Times New Roman"/>
          <w:bCs/>
          <w:sz w:val="24"/>
          <w:szCs w:val="24"/>
        </w:rPr>
      </w:pPr>
    </w:p>
    <w:p w14:paraId="35BBD873" w14:textId="77777777" w:rsidR="00344CE9" w:rsidRDefault="00344CE9" w:rsidP="00344CE9">
      <w:pPr>
        <w:spacing w:after="0" w:line="360" w:lineRule="auto"/>
        <w:ind w:right="119"/>
        <w:rPr>
          <w:rFonts w:ascii="Times New Roman" w:hAnsi="Times New Roman" w:cs="Times New Roman"/>
          <w:bCs/>
          <w:sz w:val="24"/>
          <w:szCs w:val="24"/>
        </w:rPr>
      </w:pPr>
    </w:p>
    <w:p w14:paraId="74528A7D" w14:textId="77777777" w:rsidR="00344CE9" w:rsidRDefault="00344CE9" w:rsidP="00344CE9">
      <w:pPr>
        <w:spacing w:after="0" w:line="360" w:lineRule="auto"/>
        <w:ind w:right="119"/>
        <w:rPr>
          <w:rFonts w:ascii="Times New Roman" w:hAnsi="Times New Roman" w:cs="Times New Roman"/>
          <w:bCs/>
          <w:sz w:val="24"/>
          <w:szCs w:val="24"/>
        </w:rPr>
      </w:pPr>
    </w:p>
    <w:p w14:paraId="64716C0D" w14:textId="77777777" w:rsidR="00344CE9" w:rsidRDefault="00344CE9" w:rsidP="00344CE9">
      <w:pPr>
        <w:spacing w:after="0" w:line="360" w:lineRule="auto"/>
        <w:ind w:right="119"/>
        <w:rPr>
          <w:rFonts w:ascii="Times New Roman" w:hAnsi="Times New Roman" w:cs="Times New Roman"/>
          <w:bCs/>
          <w:sz w:val="24"/>
          <w:szCs w:val="24"/>
        </w:rPr>
      </w:pPr>
    </w:p>
    <w:p w14:paraId="006CA886" w14:textId="77777777" w:rsidR="00344CE9" w:rsidRDefault="00344CE9" w:rsidP="00344CE9">
      <w:pPr>
        <w:spacing w:after="0" w:line="360" w:lineRule="auto"/>
        <w:ind w:right="119"/>
        <w:rPr>
          <w:rFonts w:ascii="Times New Roman" w:hAnsi="Times New Roman" w:cs="Times New Roman"/>
          <w:bCs/>
          <w:sz w:val="24"/>
          <w:szCs w:val="24"/>
        </w:rPr>
      </w:pPr>
    </w:p>
    <w:p w14:paraId="6389BFF8" w14:textId="77777777" w:rsidR="00344CE9" w:rsidRPr="00EA05F1" w:rsidRDefault="00344CE9" w:rsidP="00344CE9">
      <w:pPr>
        <w:pStyle w:val="Heading3"/>
        <w:spacing w:before="90"/>
        <w:ind w:left="3278" w:right="455" w:firstLine="322"/>
      </w:pPr>
      <w:r w:rsidRPr="00EA05F1">
        <w:t>Gambar 2</w:t>
      </w:r>
    </w:p>
    <w:p w14:paraId="6CE93809" w14:textId="04099AE5" w:rsidR="00344CE9" w:rsidRPr="00344CE9" w:rsidRDefault="00344CE9" w:rsidP="00344CE9">
      <w:pPr>
        <w:ind w:left="1440" w:right="453" w:firstLine="720"/>
        <w:rPr>
          <w:rFonts w:ascii="Times New Roman" w:hAnsi="Times New Roman" w:cs="Times New Roman"/>
          <w:b/>
          <w:sz w:val="24"/>
        </w:rPr>
        <w:sectPr w:rsidR="00344CE9" w:rsidRPr="00344CE9">
          <w:pgSz w:w="12240" w:h="15840"/>
          <w:pgMar w:top="1500" w:right="1580" w:bottom="280" w:left="1720" w:header="967" w:footer="0" w:gutter="0"/>
          <w:cols w:space="720"/>
        </w:sectPr>
      </w:pPr>
      <w:r w:rsidRPr="00EA05F1">
        <w:rPr>
          <w:rFonts w:ascii="Times New Roman" w:hAnsi="Times New Roman" w:cs="Times New Roman"/>
          <w:b/>
          <w:sz w:val="24"/>
        </w:rPr>
        <w:t xml:space="preserve">Histogram Skor </w:t>
      </w:r>
      <w:proofErr w:type="spellStart"/>
      <w:r w:rsidRPr="00EA05F1">
        <w:rPr>
          <w:rFonts w:ascii="Times New Roman" w:hAnsi="Times New Roman" w:cs="Times New Roman"/>
          <w:b/>
          <w:sz w:val="24"/>
        </w:rPr>
        <w:t>Variabel</w:t>
      </w:r>
      <w:proofErr w:type="spellEnd"/>
      <w:r w:rsidRPr="00EA05F1">
        <w:rPr>
          <w:rFonts w:ascii="Times New Roman" w:hAnsi="Times New Roman" w:cs="Times New Roman"/>
          <w:b/>
          <w:sz w:val="24"/>
        </w:rPr>
        <w:t xml:space="preserve"> </w:t>
      </w:r>
      <w:proofErr w:type="spellStart"/>
      <w:r w:rsidRPr="00EA05F1">
        <w:rPr>
          <w:rFonts w:ascii="Times New Roman" w:hAnsi="Times New Roman" w:cs="Times New Roman"/>
          <w:b/>
          <w:sz w:val="24"/>
        </w:rPr>
        <w:t>Konsep</w:t>
      </w:r>
      <w:proofErr w:type="spellEnd"/>
      <w:r w:rsidRPr="00EA05F1">
        <w:rPr>
          <w:rFonts w:ascii="Times New Roman" w:hAnsi="Times New Roman" w:cs="Times New Roman"/>
          <w:b/>
          <w:sz w:val="24"/>
        </w:rPr>
        <w:t xml:space="preserve"> </w:t>
      </w:r>
      <w:proofErr w:type="spellStart"/>
      <w:r w:rsidRPr="00EA05F1">
        <w:rPr>
          <w:rFonts w:ascii="Times New Roman" w:hAnsi="Times New Roman" w:cs="Times New Roman"/>
          <w:b/>
          <w:sz w:val="24"/>
        </w:rPr>
        <w:t>Dir</w:t>
      </w:r>
      <w:r>
        <w:rPr>
          <w:rFonts w:ascii="Times New Roman" w:hAnsi="Times New Roman" w:cs="Times New Roman"/>
          <w:b/>
          <w:sz w:val="24"/>
        </w:rPr>
        <w:t>i</w:t>
      </w:r>
      <w:proofErr w:type="spellEnd"/>
    </w:p>
    <w:p w14:paraId="0EB521EF" w14:textId="6EB32129" w:rsidR="00EA05F1" w:rsidRDefault="00EA05F1" w:rsidP="00D955E0">
      <w:pPr>
        <w:pStyle w:val="BodyText"/>
        <w:spacing w:line="360" w:lineRule="auto"/>
        <w:ind w:right="119" w:firstLine="550"/>
        <w:jc w:val="both"/>
      </w:pPr>
      <w:r>
        <w:lastRenderedPageBreak/>
        <w:t>Konsep diri siswa SMP Negeri 8 Pijorkoling kota Padangsidimpuan tergolong baik. Hal ini diketahui dari perhitungan tingkat pencapaian variabel konsep diri berikut yang menunjukkan pencapaian sebesar 73,88.</w:t>
      </w:r>
      <w:r w:rsidR="00D955E0">
        <w:t xml:space="preserve"> </w:t>
      </w:r>
      <w:r>
        <w:t xml:space="preserve">Pengujian hipotesis untuk mengetahui pengaruh penguatan guru Pendidikan Agama Islam terhadap konsep diri siswa kelas VII di SMP Negeri 8 Pijorkoling kota Padangsidimpuan dicari dengan menggunakan rumus </w:t>
      </w:r>
      <w:r>
        <w:rPr>
          <w:i/>
        </w:rPr>
        <w:t xml:space="preserve">product Moment </w:t>
      </w:r>
      <w:r>
        <w:t xml:space="preserve">dan </w:t>
      </w:r>
      <w:r>
        <w:rPr>
          <w:i/>
        </w:rPr>
        <w:t>regresi</w:t>
      </w:r>
      <w:r>
        <w:t>.</w:t>
      </w:r>
    </w:p>
    <w:p w14:paraId="55E39681" w14:textId="77777777" w:rsidR="00EA05F1" w:rsidRDefault="00EA05F1" w:rsidP="00EA05F1">
      <w:pPr>
        <w:pStyle w:val="BodyText"/>
        <w:spacing w:line="360" w:lineRule="auto"/>
        <w:ind w:right="9" w:firstLine="550"/>
        <w:jc w:val="both"/>
      </w:pPr>
      <w:r>
        <w:t>Berdasarkan dari perhitungan yang menggunakan rumus korelasi product moment maka terlihat adanya pengaruh antara variabel penguatan guru Pendidikan Agama Islam terhadap konsep diri siswa karena peroleh koefisien korelasi sebesar rxy = 0,51, maka tingkat pengaruh yang terdapat antara variabel X dan Y tergolong cukup</w:t>
      </w:r>
      <w:r>
        <w:rPr>
          <w:spacing w:val="-5"/>
        </w:rPr>
        <w:t xml:space="preserve"> </w:t>
      </w:r>
      <w:r>
        <w:t>kuat.</w:t>
      </w:r>
    </w:p>
    <w:p w14:paraId="1711B40C" w14:textId="1B719235" w:rsidR="00EA05F1" w:rsidRDefault="00EA05F1" w:rsidP="00EA05F1">
      <w:pPr>
        <w:pStyle w:val="BodyText"/>
        <w:spacing w:line="360" w:lineRule="auto"/>
        <w:ind w:right="9" w:firstLine="550"/>
        <w:jc w:val="both"/>
      </w:pPr>
      <w:r>
        <w:t xml:space="preserve">Setelah r </w:t>
      </w:r>
      <w:r>
        <w:rPr>
          <w:vertAlign w:val="subscript"/>
        </w:rPr>
        <w:t>hitung</w:t>
      </w:r>
      <w:r>
        <w:t xml:space="preserve"> diperoleh berdasarkan perhitungan PPM, selanjutnya untuk menguji hipotesis dalam penelitian ini, maka nilai r </w:t>
      </w:r>
      <w:r>
        <w:rPr>
          <w:vertAlign w:val="subscript"/>
        </w:rPr>
        <w:t>hitung</w:t>
      </w:r>
      <w:r>
        <w:t xml:space="preserve"> akan dikonsultasikan kepada r </w:t>
      </w:r>
      <w:r>
        <w:rPr>
          <w:vertAlign w:val="subscript"/>
        </w:rPr>
        <w:t>tabel</w:t>
      </w:r>
      <w:r>
        <w:t xml:space="preserve"> pada taraf 0,05 dan n = 30. Sehingga dengan demikian diperoleh r </w:t>
      </w:r>
      <w:r>
        <w:rPr>
          <w:vertAlign w:val="subscript"/>
        </w:rPr>
        <w:t>tabel</w:t>
      </w:r>
      <w:r>
        <w:t xml:space="preserve"> sebesar 0,36. Ternyata r </w:t>
      </w:r>
      <w:r>
        <w:rPr>
          <w:vertAlign w:val="subscript"/>
        </w:rPr>
        <w:t>hitung</w:t>
      </w:r>
      <w:r>
        <w:t xml:space="preserve"> r </w:t>
      </w:r>
      <w:r>
        <w:rPr>
          <w:vertAlign w:val="subscript"/>
        </w:rPr>
        <w:t>tabel</w:t>
      </w:r>
      <w:r>
        <w:t xml:space="preserve"> atau 0,51 0,36, maka hipotesis dalam penelitian ini diterima, artinya bahwa variabel penguatan guru Pendidikan Agama Islam</w:t>
      </w:r>
      <w:r w:rsidRPr="003715AA">
        <w:t xml:space="preserve"> </w:t>
      </w:r>
      <w:r>
        <w:t>mempunyai pengaruh terhadap variabel konsep diri siswa.</w:t>
      </w:r>
    </w:p>
    <w:p w14:paraId="1D34FA64" w14:textId="77777777" w:rsidR="00EA05F1" w:rsidRDefault="00EA05F1" w:rsidP="00EA05F1">
      <w:pPr>
        <w:pStyle w:val="BodyText"/>
        <w:spacing w:line="360" w:lineRule="auto"/>
        <w:ind w:right="9" w:firstLine="550"/>
        <w:jc w:val="both"/>
      </w:pPr>
      <w:r>
        <w:t xml:space="preserve">Selanjutnya untuk mengetahui makna korelasi variabel penguatan guru Pendidikan Agama Islam dengan variabel konsep diri siswa, maka hasil koefisien korelasi tersebut diuji dengan uji signifikansi, sehingga diperoleh nilai t </w:t>
      </w:r>
      <w:r>
        <w:rPr>
          <w:vertAlign w:val="subscript"/>
        </w:rPr>
        <w:t>hitung</w:t>
      </w:r>
      <w:r>
        <w:t xml:space="preserve"> sebesar 3,13, selanjutnya dibadingkan dengan nilai t </w:t>
      </w:r>
      <w:r>
        <w:rPr>
          <w:vertAlign w:val="subscript"/>
        </w:rPr>
        <w:t>tabel</w:t>
      </w:r>
      <w:r>
        <w:t xml:space="preserve"> pada taraf 0,05, dengan n = 30 dan dk 30 2 = 28, maka t tabel adalah 4,20.</w:t>
      </w:r>
    </w:p>
    <w:p w14:paraId="0425FD93" w14:textId="77777777" w:rsidR="00EA05F1" w:rsidRDefault="00EA05F1" w:rsidP="00EA05F1">
      <w:pPr>
        <w:pStyle w:val="BodyText"/>
        <w:spacing w:line="360" w:lineRule="auto"/>
        <w:ind w:right="11" w:firstLine="550"/>
        <w:jc w:val="both"/>
      </w:pPr>
      <w:r>
        <w:t xml:space="preserve">Untuk meramalkan pengaruh penguatan guru Pendidikan Agama Islam terhadap konsep diri siswa di masa akan datang, maka dilakukan perhitungan regresi sederhana  dengan  mencari  persamaan  garis  regresi  melalui  rumus  berikut: Ŷ= + b.X  sehingga  diperoleh </w:t>
      </w:r>
      <w:r>
        <w:rPr>
          <w:spacing w:val="27"/>
        </w:rPr>
        <w:t xml:space="preserve"> </w:t>
      </w:r>
      <w:r>
        <w:t>(nilai  konstan  harga  Y)  sebesar  23,59  dan  nilai  sebagai penentu ramalan (prediksi) yang menunjukkan arah peningkatan atau penurunan adalah sebesar 0,54. Maka, persamaan regresi dapat ditunjukkan dalam bentuk Ŷ= 23,59 + 0,54X.</w:t>
      </w:r>
      <w:r w:rsidRPr="003715AA">
        <w:t xml:space="preserve"> </w:t>
      </w:r>
      <w:r>
        <w:t xml:space="preserve">Berdasarkan dari perhitungan di atas yang menggunakan rumus </w:t>
      </w:r>
      <w:r>
        <w:rPr>
          <w:i/>
        </w:rPr>
        <w:t xml:space="preserve">korelasi product moment </w:t>
      </w:r>
      <w:r>
        <w:t>maka terlihat adanya pengaruh antara variabel penguatan guru Pendidikan Agama Islam terhadap konsep diri siswa karena peroleh koefisien  korelasi sebesar rxy = 0,51, maka tingkat pengaruh yang terdapat antara variabel X dan Y tergolong cukup kuat.</w:t>
      </w:r>
      <w:r w:rsidRPr="003715AA">
        <w:t xml:space="preserve"> </w:t>
      </w:r>
      <w:r>
        <w:t xml:space="preserve">Lebih jelasnya untuk mengetahui bentuk pengaruh variabel X dan variabel Y, maka dilakukan </w:t>
      </w:r>
      <w:r>
        <w:rPr>
          <w:i/>
        </w:rPr>
        <w:t xml:space="preserve">regresi linear sederhana </w:t>
      </w:r>
      <w:r>
        <w:t xml:space="preserve">dari hasil perhitungan itu diperoleh regresi Ŷ= a + bX = 23,59 + 0,54X = 24,13. Ini menunjukkan bahwa persamaan regresi diketahui bahwa konsep diri siswa bukan dari nol melainkan dari 23,59. Kemudian penguatan guru Pendidikan Agama Islam akan berpengaruh lagi terhadap konsep diri siswa satu poin maka konsep diri siswa akan meningkat menjadi 24,13 dengan kata lain apabila penguatan </w:t>
      </w:r>
      <w:r>
        <w:lastRenderedPageBreak/>
        <w:t>guru Pendidikan Agama Islam meningkat maka konsep diri siswa meningkat.</w:t>
      </w:r>
    </w:p>
    <w:p w14:paraId="5FE50FD3" w14:textId="690C0A7E" w:rsidR="00EA05F1" w:rsidRDefault="00EA05F1" w:rsidP="00D955E0">
      <w:pPr>
        <w:pStyle w:val="BodyText"/>
        <w:spacing w:line="360" w:lineRule="auto"/>
        <w:ind w:right="9" w:firstLine="550"/>
        <w:jc w:val="both"/>
      </w:pPr>
      <w:r>
        <w:t>Berdasarkan persamaan regresi sederhana yang diperoleh tersebut, dapat disimpulkan bahwa variabel penguatan guru Pendidikan Agama Islam mempunyai pengaruh positif terhadap konsep diri siswa, artinya apabila variabel penguatan guru Pendidikan Agama Islam meningkat, maka akan diikuti dengan peningkatan variabel konsep diri siswa SMP Negeri 8 Pikorkoling Kota Padangsidimpuan sebesar 0,51, begitu juga dengan penurunan variabel penguatan guru Pendidikan Agama Islam, akan diikuti oleh penurunan konsep diri siswa sebesar 0,51.</w:t>
      </w:r>
    </w:p>
    <w:p w14:paraId="1ECB6196" w14:textId="094FB79F" w:rsidR="00EA05F1" w:rsidRDefault="00EA05F1" w:rsidP="00EA05F1">
      <w:pPr>
        <w:pStyle w:val="BodyText"/>
        <w:spacing w:before="1" w:line="482" w:lineRule="auto"/>
        <w:ind w:right="116"/>
        <w:jc w:val="both"/>
        <w:rPr>
          <w:b/>
          <w:bCs/>
        </w:rPr>
      </w:pPr>
      <w:r w:rsidRPr="00EA05F1">
        <w:rPr>
          <w:b/>
          <w:bCs/>
        </w:rPr>
        <w:t>PEMBAHASAN</w:t>
      </w:r>
    </w:p>
    <w:p w14:paraId="389D1C70" w14:textId="46B65553" w:rsidR="00EA05F1" w:rsidRDefault="00EA05F1" w:rsidP="00EA05F1">
      <w:pPr>
        <w:pStyle w:val="BodyText"/>
        <w:spacing w:line="360" w:lineRule="auto"/>
        <w:ind w:right="119" w:firstLine="550"/>
        <w:jc w:val="both"/>
      </w:pPr>
      <w:r>
        <w:t xml:space="preserve">Dari hasil analisis dan pengujian hipotesis di atas menunjukkan, bahwa hipotesis yang diajukan dalam penelitian ini dapat diterima. </w:t>
      </w:r>
      <w:r>
        <w:rPr>
          <w:spacing w:val="2"/>
        </w:rPr>
        <w:t xml:space="preserve">Hal </w:t>
      </w:r>
      <w:r>
        <w:t>ini berarti terdapat pengaruh yang signifikan penguatan guru Pendidikan Agama Islam terhadap konsep diri siswa. Hal ini sejalan dengan apa yang telah diuraikan dalam landasan teori yaitu studi dari Meichenbaum membuktikan bahwa “apabila siswa dibantu menyatakan hal-hal positif mengenai dirinya sendiri dan diberi penguatan, maka hal ini akan menghasilkan konsep diri yang lebih positif”.</w:t>
      </w:r>
    </w:p>
    <w:p w14:paraId="7E58D26B" w14:textId="77777777" w:rsidR="00EA05F1" w:rsidRDefault="00EA05F1" w:rsidP="00EA05F1">
      <w:pPr>
        <w:pStyle w:val="BodyText"/>
        <w:spacing w:line="360" w:lineRule="auto"/>
        <w:ind w:right="115" w:firstLine="550"/>
        <w:jc w:val="both"/>
      </w:pPr>
      <w:r>
        <w:t>Berdasarkan hasil penelitian ini, ditemukan secara umum bahwa penguatan guru Pendidikan Agama Islam di SMP Negeri 8 Pijorkoling adalah sangat baik, hal ini deketahui dengan tingkat pencapaian sebesar 80,15%. Begitu juga dengan konsep diri siswa SMP Negeri 8 Pijorkoling dapat dikategorikan baik, yaitu dengan</w:t>
      </w:r>
      <w:r>
        <w:rPr>
          <w:spacing w:val="-27"/>
        </w:rPr>
        <w:t xml:space="preserve"> </w:t>
      </w:r>
      <w:r>
        <w:t>73,88%.</w:t>
      </w:r>
    </w:p>
    <w:p w14:paraId="15232C62" w14:textId="0DFB737F" w:rsidR="00BA4B3E" w:rsidRDefault="00EA05F1" w:rsidP="00BA4B3E">
      <w:pPr>
        <w:pStyle w:val="BodyText"/>
        <w:spacing w:line="360" w:lineRule="auto"/>
        <w:ind w:right="113" w:firstLine="550"/>
        <w:jc w:val="both"/>
      </w:pPr>
      <w:r>
        <w:t xml:space="preserve">Berdasarkan uji linearitas bahwa variabel penguatan guru Pendidikan Agama Islam dan variabel konsep diri siswa berpola linear. Dan berdasarkan perhitungan koefisien </w:t>
      </w:r>
      <w:r>
        <w:rPr>
          <w:i/>
        </w:rPr>
        <w:t xml:space="preserve">korelasi Product Moment </w:t>
      </w:r>
      <w:r>
        <w:t>yang diperoleh, menunjukkan korelasi antara variabel penguatan guru Pendidikan Agama Islam dengan konsep diri siswa adalah tergolang cukup kuat, dengan koefisien korelasi sebesar 0,51, artinya ada korelasi positif antara variabel penguatan guru Pendidikan Agama Islam dengan konsep diri siswa SMP Negeri 8 Pijorkoling.</w:t>
      </w:r>
      <w:r w:rsidR="00BA4B3E">
        <w:t xml:space="preserve"> Berdasarkan perhitungan regresi sederhana, yang bertujuan untuk mengetahui pengaruh dan memprediksikan besarnya arah hubungan variabel penguatan guru Pendidikan Agama Islam dan konsep diri siswam diperoleh persamaan regresi = a + b.X= 23,59 + 0,54.X, maka apabila variabel penguatan guru Pendidikan Agama Islam mengalami pertambahan (naik), hal ini akan diikuti oleh peningkatan konsep diri siswa. Artinya apabila diprediksikan variabel guru Pendidikan Agama Islam meningkat satu poin lebih baik, maka konsep diri siswa akan meningkat menjadi 24,13.</w:t>
      </w:r>
    </w:p>
    <w:p w14:paraId="028A7BF3" w14:textId="77777777" w:rsidR="00D955E0" w:rsidRDefault="00D955E0" w:rsidP="00BA4B3E">
      <w:pPr>
        <w:pStyle w:val="BodyText"/>
        <w:spacing w:line="360" w:lineRule="auto"/>
        <w:ind w:right="113" w:firstLine="550"/>
        <w:jc w:val="both"/>
      </w:pPr>
    </w:p>
    <w:p w14:paraId="3C3893ED" w14:textId="77777777" w:rsidR="00BA4B3E" w:rsidRDefault="00BA4B3E" w:rsidP="00BA4B3E">
      <w:pPr>
        <w:pStyle w:val="BodyText"/>
        <w:spacing w:line="360" w:lineRule="auto"/>
        <w:ind w:right="113" w:firstLine="550"/>
        <w:jc w:val="both"/>
      </w:pPr>
      <w:r>
        <w:lastRenderedPageBreak/>
        <w:t>Dari hasil perhitungan uji signifikan persamaan regresi, diperoleh kesimpulan bahwa penguatan guru Pendidikan Agama Islam memiliki pengaruh yang signifikan terhadap konsep diri siswa, sehingga hasil penelitian di atas dapat mendukung teori yang dikemukakan oleh Pederson dan zahran yang mengemukakan bahwa guru mempunyai pengaruh yang kuat terhadap konsep diri siswa, dengan kata lain guru dapat mempengaruhi dasar aspirasi dan penampilan siswa.</w:t>
      </w:r>
    </w:p>
    <w:p w14:paraId="67E9017C" w14:textId="596E020E" w:rsidR="00BA4B3E" w:rsidRDefault="00BA4B3E" w:rsidP="00BA4B3E">
      <w:pPr>
        <w:pStyle w:val="BodyText"/>
        <w:spacing w:line="360" w:lineRule="auto"/>
        <w:ind w:right="113" w:firstLine="550"/>
        <w:jc w:val="both"/>
      </w:pPr>
      <w:r>
        <w:t>Konsekuensi dari temuan penelitian ini adalah semakin banyak guru memberikan penguatan akan berimplikasi kepada perkembangan konsep diri siswa. Dengan kata lain, semakin banyak guru memberikan penguatan kepada siswa, maka konsep diri siswa akan lebih positif dan meningkat seiring dengan seringnya penguatan yang diberikan oleh guru.</w:t>
      </w:r>
    </w:p>
    <w:p w14:paraId="6C51B3BE" w14:textId="77777777" w:rsidR="00BA4B3E" w:rsidRPr="00BA4B3E" w:rsidRDefault="00BA4B3E" w:rsidP="00BA4B3E">
      <w:pPr>
        <w:pStyle w:val="BodyText"/>
        <w:spacing w:line="360" w:lineRule="auto"/>
        <w:ind w:right="113" w:firstLine="550"/>
        <w:jc w:val="both"/>
        <w:rPr>
          <w:b/>
          <w:bCs/>
        </w:rPr>
      </w:pPr>
    </w:p>
    <w:p w14:paraId="70EAE835" w14:textId="77777777" w:rsidR="00BA4B3E" w:rsidRPr="00BA4B3E" w:rsidRDefault="00BA4B3E" w:rsidP="00BA4B3E">
      <w:pPr>
        <w:pStyle w:val="BodyText"/>
        <w:spacing w:before="1" w:line="482" w:lineRule="auto"/>
        <w:ind w:right="116"/>
        <w:jc w:val="both"/>
        <w:rPr>
          <w:b/>
          <w:bCs/>
        </w:rPr>
      </w:pPr>
      <w:r w:rsidRPr="00BA4B3E">
        <w:rPr>
          <w:b/>
          <w:bCs/>
        </w:rPr>
        <w:t>KESIMPULAN</w:t>
      </w:r>
    </w:p>
    <w:p w14:paraId="7EDB243F" w14:textId="77777777" w:rsidR="00BA4B3E" w:rsidRDefault="00BA4B3E" w:rsidP="00BA4B3E">
      <w:pPr>
        <w:pStyle w:val="BodyText"/>
        <w:spacing w:line="360" w:lineRule="auto"/>
        <w:ind w:right="124" w:firstLine="548"/>
        <w:jc w:val="both"/>
      </w:pPr>
      <w:r>
        <w:t>Berdasarkan pengujian hipotesis dan analisis data yang dilakukan, maka kesimpulan dalam penelitian ini adalah sebagai berikut:</w:t>
      </w:r>
    </w:p>
    <w:p w14:paraId="380A93C7" w14:textId="77777777" w:rsidR="00BA4B3E" w:rsidRDefault="00BA4B3E" w:rsidP="00BA4B3E">
      <w:pPr>
        <w:pStyle w:val="ListParagraph"/>
        <w:numPr>
          <w:ilvl w:val="1"/>
          <w:numId w:val="1"/>
        </w:numPr>
        <w:tabs>
          <w:tab w:val="left" w:pos="833"/>
        </w:tabs>
        <w:spacing w:line="360" w:lineRule="auto"/>
        <w:ind w:right="118"/>
        <w:jc w:val="both"/>
        <w:rPr>
          <w:sz w:val="24"/>
        </w:rPr>
      </w:pPr>
      <w:r>
        <w:rPr>
          <w:sz w:val="24"/>
        </w:rPr>
        <w:t>Penguatan guru Pendidikan Agama Islam di SMP Negeri 8 Pijorkoling sangat baik, terlihat dari hasil skor jawaban responden yaitu</w:t>
      </w:r>
      <w:r>
        <w:rPr>
          <w:spacing w:val="6"/>
          <w:sz w:val="24"/>
        </w:rPr>
        <w:t xml:space="preserve"> </w:t>
      </w:r>
      <w:r>
        <w:rPr>
          <w:sz w:val="24"/>
        </w:rPr>
        <w:t>80,15%</w:t>
      </w:r>
    </w:p>
    <w:p w14:paraId="08D3FBC2" w14:textId="77777777" w:rsidR="00BA4B3E" w:rsidRDefault="00BA4B3E" w:rsidP="00BA4B3E">
      <w:pPr>
        <w:pStyle w:val="ListParagraph"/>
        <w:numPr>
          <w:ilvl w:val="1"/>
          <w:numId w:val="1"/>
        </w:numPr>
        <w:tabs>
          <w:tab w:val="left" w:pos="833"/>
        </w:tabs>
        <w:spacing w:line="360" w:lineRule="auto"/>
        <w:ind w:right="125"/>
        <w:jc w:val="both"/>
        <w:rPr>
          <w:sz w:val="24"/>
        </w:rPr>
      </w:pPr>
      <w:r>
        <w:rPr>
          <w:sz w:val="24"/>
        </w:rPr>
        <w:t xml:space="preserve">Konsep diri siswa kelas </w:t>
      </w:r>
      <w:r>
        <w:rPr>
          <w:spacing w:val="-2"/>
          <w:sz w:val="24"/>
        </w:rPr>
        <w:t xml:space="preserve">VII </w:t>
      </w:r>
      <w:r>
        <w:rPr>
          <w:sz w:val="24"/>
        </w:rPr>
        <w:t>di SMP Negeri 8 Pijorkoling baik, terlihat dari hasil skor jawaban responden yaitu</w:t>
      </w:r>
      <w:r>
        <w:rPr>
          <w:spacing w:val="2"/>
          <w:sz w:val="24"/>
        </w:rPr>
        <w:t xml:space="preserve"> </w:t>
      </w:r>
      <w:r>
        <w:rPr>
          <w:sz w:val="24"/>
        </w:rPr>
        <w:t>73,88%.</w:t>
      </w:r>
    </w:p>
    <w:p w14:paraId="476DF95F" w14:textId="77777777" w:rsidR="00BA4B3E" w:rsidRDefault="00BA4B3E" w:rsidP="00BA4B3E">
      <w:pPr>
        <w:pStyle w:val="ListParagraph"/>
        <w:numPr>
          <w:ilvl w:val="1"/>
          <w:numId w:val="1"/>
        </w:numPr>
        <w:tabs>
          <w:tab w:val="left" w:pos="833"/>
        </w:tabs>
        <w:spacing w:line="360" w:lineRule="auto"/>
        <w:ind w:right="113"/>
        <w:jc w:val="both"/>
        <w:rPr>
          <w:sz w:val="24"/>
        </w:rPr>
      </w:pPr>
      <w:r>
        <w:rPr>
          <w:sz w:val="24"/>
        </w:rPr>
        <w:t xml:space="preserve">Dari analisis data angket diperoleh rxy 0,51 termasuk kategori  cukup  kuat, dengan  F </w:t>
      </w:r>
      <w:r>
        <w:rPr>
          <w:sz w:val="24"/>
          <w:vertAlign w:val="subscript"/>
        </w:rPr>
        <w:t>hitung</w:t>
      </w:r>
      <w:r>
        <w:rPr>
          <w:sz w:val="24"/>
        </w:rPr>
        <w:t xml:space="preserve"> 9,79  dibandingkan dengan  F </w:t>
      </w:r>
      <w:r>
        <w:rPr>
          <w:sz w:val="24"/>
          <w:vertAlign w:val="subscript"/>
        </w:rPr>
        <w:t>tabel</w:t>
      </w:r>
      <w:r>
        <w:rPr>
          <w:sz w:val="24"/>
        </w:rPr>
        <w:t xml:space="preserve">  dk   n   2   30   2    28, maka yang menjadi F tabel 4,20. Karena F </w:t>
      </w:r>
      <w:r>
        <w:rPr>
          <w:sz w:val="24"/>
          <w:vertAlign w:val="subscript"/>
        </w:rPr>
        <w:t>hitung</w:t>
      </w:r>
      <w:r>
        <w:rPr>
          <w:sz w:val="24"/>
        </w:rPr>
        <w:t xml:space="preserve"> &gt;  F </w:t>
      </w:r>
      <w:r>
        <w:rPr>
          <w:sz w:val="24"/>
          <w:vertAlign w:val="subscript"/>
        </w:rPr>
        <w:t>tabel</w:t>
      </w:r>
      <w:r>
        <w:rPr>
          <w:sz w:val="24"/>
        </w:rPr>
        <w:t>,  yakni 9,79 &gt; 4,20 sehingga  ada pengaruh yang signifikan antara penguatan guru Pendidikan Agama Islam terhadap konsep diri siswa kelas VII SMP Negeri 8 Pijorkoling Kota Padangsidimpuan. Adapun sumbangan X terhadap Y sebesar 26% dan nilai variabel Y dapat diprediksikan dengan variabel X berdasarkan persamaan regresi linear Ŷ 23,59</w:t>
      </w:r>
      <w:r>
        <w:rPr>
          <w:spacing w:val="13"/>
          <w:sz w:val="24"/>
        </w:rPr>
        <w:t xml:space="preserve"> </w:t>
      </w:r>
      <w:r>
        <w:rPr>
          <w:sz w:val="24"/>
        </w:rPr>
        <w:t>0,54x.</w:t>
      </w:r>
    </w:p>
    <w:p w14:paraId="73CCFBEF" w14:textId="15C1BE38" w:rsidR="00BA4B3E" w:rsidRDefault="00BA4B3E" w:rsidP="00BA4B3E">
      <w:pPr>
        <w:pStyle w:val="BodyText"/>
        <w:spacing w:before="1" w:line="482" w:lineRule="auto"/>
        <w:ind w:right="116"/>
        <w:jc w:val="both"/>
      </w:pPr>
    </w:p>
    <w:p w14:paraId="44AB32E0" w14:textId="76CBA59F" w:rsidR="00D955E0" w:rsidRDefault="00D955E0" w:rsidP="00BA4B3E">
      <w:pPr>
        <w:pStyle w:val="BodyText"/>
        <w:spacing w:before="1" w:line="482" w:lineRule="auto"/>
        <w:ind w:right="116"/>
        <w:jc w:val="both"/>
      </w:pPr>
    </w:p>
    <w:p w14:paraId="7D9DB454" w14:textId="261BE631" w:rsidR="00D955E0" w:rsidRDefault="00D955E0" w:rsidP="00BA4B3E">
      <w:pPr>
        <w:pStyle w:val="BodyText"/>
        <w:spacing w:before="1" w:line="482" w:lineRule="auto"/>
        <w:ind w:right="116"/>
        <w:jc w:val="both"/>
      </w:pPr>
    </w:p>
    <w:p w14:paraId="175A9A07" w14:textId="09D3C92D" w:rsidR="00D955E0" w:rsidRDefault="00D955E0" w:rsidP="00BA4B3E">
      <w:pPr>
        <w:pStyle w:val="BodyText"/>
        <w:spacing w:before="1" w:line="482" w:lineRule="auto"/>
        <w:ind w:right="116"/>
        <w:jc w:val="both"/>
      </w:pPr>
    </w:p>
    <w:p w14:paraId="1CD97387" w14:textId="5D31D403" w:rsidR="00D955E0" w:rsidRDefault="00D955E0" w:rsidP="00BA4B3E">
      <w:pPr>
        <w:pStyle w:val="BodyText"/>
        <w:spacing w:before="1" w:line="482" w:lineRule="auto"/>
        <w:ind w:right="116"/>
        <w:jc w:val="both"/>
      </w:pPr>
    </w:p>
    <w:p w14:paraId="5B9F6C5A" w14:textId="77777777" w:rsidR="00D955E0" w:rsidRDefault="00D955E0" w:rsidP="00BA4B3E">
      <w:pPr>
        <w:pStyle w:val="BodyText"/>
        <w:spacing w:before="1" w:line="482" w:lineRule="auto"/>
        <w:ind w:right="116"/>
        <w:jc w:val="both"/>
      </w:pPr>
    </w:p>
    <w:p w14:paraId="58B92091" w14:textId="2F267209" w:rsidR="00436666" w:rsidRDefault="00BA4B3E" w:rsidP="00BA4B3E">
      <w:pPr>
        <w:pStyle w:val="BodyText"/>
        <w:spacing w:before="1" w:line="482" w:lineRule="auto"/>
        <w:ind w:right="116"/>
        <w:jc w:val="both"/>
        <w:rPr>
          <w:b/>
          <w:bCs/>
        </w:rPr>
      </w:pPr>
      <w:r w:rsidRPr="00BA4B3E">
        <w:rPr>
          <w:b/>
          <w:bCs/>
        </w:rPr>
        <w:lastRenderedPageBreak/>
        <w:t>DAFTAR PUSTAK</w:t>
      </w:r>
      <w:r>
        <w:rPr>
          <w:b/>
          <w:bCs/>
        </w:rPr>
        <w:t>A</w:t>
      </w:r>
    </w:p>
    <w:p w14:paraId="69A1A4E6" w14:textId="464F6CD7"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b/>
          <w:bCs/>
        </w:rPr>
        <w:fldChar w:fldCharType="begin" w:fldLock="1"/>
      </w:r>
      <w:r>
        <w:rPr>
          <w:b/>
          <w:bCs/>
        </w:rPr>
        <w:instrText xml:space="preserve">ADDIN Mendeley Bibliography CSL_BIBLIOGRAPHY </w:instrText>
      </w:r>
      <w:r>
        <w:rPr>
          <w:b/>
          <w:bCs/>
        </w:rPr>
        <w:fldChar w:fldCharType="separate"/>
      </w:r>
      <w:r w:rsidRPr="00436666">
        <w:rPr>
          <w:rFonts w:ascii="Times New Roman" w:hAnsi="Times New Roman" w:cs="Times New Roman"/>
          <w:noProof/>
          <w:sz w:val="24"/>
          <w:szCs w:val="24"/>
        </w:rPr>
        <w:t>Ahmad Tafsir. 2012. “Filsafat Pendidikan Islam Integrasi Jasmani, Rohani Dan Kalbu Memanusiakan Manusia.” In , 224–25. Bandung: Remaja Rosdakarya.</w:t>
      </w:r>
    </w:p>
    <w:p w14:paraId="700F513D"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93FEBAF" w14:textId="2CA12770"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Al-Rasyidin. 2006. “Kepribadian Dan Pendidikan.” In , 101–2. Bandung: Cipta Pustaka.</w:t>
      </w:r>
    </w:p>
    <w:p w14:paraId="3D72B613"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4419A80" w14:textId="74BFCE31"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Fuad bin Abdul Aziz Al-Syalhab. 2005. “Panduan Praktis Bagi Para Pendidik, Quantum Teaching.” In , 63. Jakarta: Zikrul Hakim.</w:t>
      </w:r>
    </w:p>
    <w:p w14:paraId="7D561F17"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3D0F925" w14:textId="6BF3A7C5"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Nasution, S. 1994. “Teknologi Pendidikan.” In . jakarta: Bumi Aksara.</w:t>
      </w:r>
    </w:p>
    <w:p w14:paraId="7D78187D"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2F2AF5A" w14:textId="03507138"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Puspasari, Amaryllia. 2007. “Mengukur Konsep Diri Anak.” In . Jakarta: PT Alek Media Komputindo.</w:t>
      </w:r>
    </w:p>
    <w:p w14:paraId="401423EC"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33DB7EF" w14:textId="5FB2DF83"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Rangkuti, Ahmad Nizar. 2016. “Metode Penelitian Pendidikan: Pendekatan Kuantitatif, Kualitatif, PTK Dan Penelitian Pengembangan.” In , 17. Bandung: Cipta Pustaka.</w:t>
      </w:r>
    </w:p>
    <w:p w14:paraId="6C35A012"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1C6140E" w14:textId="604AB990"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 xml:space="preserve">Sanjaya, Wina. 2012. </w:t>
      </w:r>
      <w:r w:rsidRPr="00436666">
        <w:rPr>
          <w:rFonts w:ascii="Times New Roman" w:hAnsi="Times New Roman" w:cs="Times New Roman"/>
          <w:i/>
          <w:iCs/>
          <w:noProof/>
          <w:sz w:val="24"/>
          <w:szCs w:val="24"/>
        </w:rPr>
        <w:t>Strategi Pembelajaran Berorientasi Standar Proses Pendidikan</w:t>
      </w:r>
      <w:r w:rsidRPr="00436666">
        <w:rPr>
          <w:rFonts w:ascii="Times New Roman" w:hAnsi="Times New Roman" w:cs="Times New Roman"/>
          <w:noProof/>
          <w:sz w:val="24"/>
          <w:szCs w:val="24"/>
        </w:rPr>
        <w:t>. Jakarta: Prenada Media Group.</w:t>
      </w:r>
    </w:p>
    <w:p w14:paraId="2DBDC03A"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6FC51D4" w14:textId="63842EA9" w:rsid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36666">
        <w:rPr>
          <w:rFonts w:ascii="Times New Roman" w:hAnsi="Times New Roman" w:cs="Times New Roman"/>
          <w:noProof/>
          <w:sz w:val="24"/>
          <w:szCs w:val="24"/>
        </w:rPr>
        <w:t xml:space="preserve">Slameto. 2010. </w:t>
      </w:r>
      <w:r w:rsidRPr="00436666">
        <w:rPr>
          <w:rFonts w:ascii="Times New Roman" w:hAnsi="Times New Roman" w:cs="Times New Roman"/>
          <w:i/>
          <w:iCs/>
          <w:noProof/>
          <w:sz w:val="24"/>
          <w:szCs w:val="24"/>
        </w:rPr>
        <w:t>Belajar Dan Faktor-Faktor Yang Mempengaruhi</w:t>
      </w:r>
      <w:r w:rsidRPr="00436666">
        <w:rPr>
          <w:rFonts w:ascii="Times New Roman" w:hAnsi="Times New Roman" w:cs="Times New Roman"/>
          <w:noProof/>
          <w:sz w:val="24"/>
          <w:szCs w:val="24"/>
        </w:rPr>
        <w:t>. Jakarta: Rineka Cipta.</w:t>
      </w:r>
    </w:p>
    <w:p w14:paraId="60FEEF12"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8DBE558" w14:textId="77777777" w:rsidR="00436666" w:rsidRPr="00436666" w:rsidRDefault="00436666" w:rsidP="00436666">
      <w:pPr>
        <w:widowControl w:val="0"/>
        <w:autoSpaceDE w:val="0"/>
        <w:autoSpaceDN w:val="0"/>
        <w:adjustRightInd w:val="0"/>
        <w:spacing w:after="0" w:line="240" w:lineRule="auto"/>
        <w:ind w:left="480" w:hanging="480"/>
        <w:rPr>
          <w:rFonts w:ascii="Times New Roman" w:hAnsi="Times New Roman" w:cs="Times New Roman"/>
          <w:noProof/>
          <w:sz w:val="24"/>
        </w:rPr>
      </w:pPr>
      <w:r w:rsidRPr="00436666">
        <w:rPr>
          <w:rFonts w:ascii="Times New Roman" w:hAnsi="Times New Roman" w:cs="Times New Roman"/>
          <w:noProof/>
          <w:sz w:val="24"/>
          <w:szCs w:val="24"/>
        </w:rPr>
        <w:t>Zakiah Darajat. 1989. “Kesehatan Mental.” In , 129. Jakarta: Haji Masagung.</w:t>
      </w:r>
    </w:p>
    <w:p w14:paraId="3A0EE256" w14:textId="260486A8" w:rsidR="00436666" w:rsidRPr="00BA4B3E" w:rsidRDefault="00436666" w:rsidP="00BA4B3E">
      <w:pPr>
        <w:pStyle w:val="BodyText"/>
        <w:spacing w:before="1" w:line="482" w:lineRule="auto"/>
        <w:ind w:right="116"/>
        <w:jc w:val="both"/>
        <w:rPr>
          <w:b/>
          <w:bCs/>
        </w:rPr>
        <w:sectPr w:rsidR="00436666" w:rsidRPr="00BA4B3E">
          <w:pgSz w:w="12240" w:h="15840"/>
          <w:pgMar w:top="1500" w:right="1580" w:bottom="280" w:left="1720" w:header="967" w:footer="0" w:gutter="0"/>
          <w:cols w:space="720"/>
        </w:sectPr>
      </w:pPr>
      <w:r>
        <w:rPr>
          <w:b/>
          <w:bCs/>
        </w:rPr>
        <w:fldChar w:fldCharType="end"/>
      </w:r>
    </w:p>
    <w:p w14:paraId="1DDE76AB" w14:textId="2D9E41CF" w:rsidR="00EA05F1" w:rsidRDefault="00EA05F1" w:rsidP="00666C6C">
      <w:pPr>
        <w:spacing w:line="480" w:lineRule="auto"/>
        <w:sectPr w:rsidR="00EA05F1">
          <w:pgSz w:w="12240" w:h="15840"/>
          <w:pgMar w:top="1500" w:right="1580" w:bottom="280" w:left="1720" w:header="967" w:footer="0" w:gutter="0"/>
          <w:cols w:space="720"/>
        </w:sectPr>
      </w:pPr>
    </w:p>
    <w:p w14:paraId="261EB87D" w14:textId="77777777" w:rsidR="003715AA" w:rsidRDefault="003715AA" w:rsidP="003715AA">
      <w:pPr>
        <w:sectPr w:rsidR="003715AA">
          <w:pgSz w:w="12240" w:h="15840"/>
          <w:pgMar w:top="1500" w:right="1580" w:bottom="280" w:left="1720" w:header="967" w:footer="0" w:gutter="0"/>
          <w:cols w:space="720"/>
        </w:sectPr>
      </w:pPr>
    </w:p>
    <w:p w14:paraId="770EF0C4" w14:textId="66041077" w:rsidR="00BA4B3E" w:rsidRPr="00BA4B3E" w:rsidRDefault="00BA4B3E" w:rsidP="00BA4B3E">
      <w:pPr>
        <w:tabs>
          <w:tab w:val="left" w:pos="1815"/>
        </w:tabs>
        <w:sectPr w:rsidR="00BA4B3E" w:rsidRPr="00BA4B3E">
          <w:pgSz w:w="12240" w:h="15840"/>
          <w:pgMar w:top="1500" w:right="1580" w:bottom="280" w:left="1720" w:header="967" w:footer="0" w:gutter="0"/>
          <w:cols w:space="720"/>
        </w:sectPr>
      </w:pPr>
    </w:p>
    <w:p w14:paraId="27FC2144" w14:textId="77777777" w:rsidR="007234BD" w:rsidRPr="007234BD" w:rsidRDefault="007234BD" w:rsidP="00D955E0">
      <w:pPr>
        <w:pStyle w:val="BodyText"/>
        <w:spacing w:before="9"/>
        <w:ind w:right="113"/>
        <w:jc w:val="both"/>
      </w:pPr>
    </w:p>
    <w:sectPr w:rsidR="007234BD" w:rsidRPr="007234B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838AE" w14:textId="77777777" w:rsidR="00DE0D64" w:rsidRDefault="00DE0D64" w:rsidP="007234BD">
      <w:pPr>
        <w:spacing w:after="0" w:line="240" w:lineRule="auto"/>
      </w:pPr>
      <w:r>
        <w:separator/>
      </w:r>
    </w:p>
  </w:endnote>
  <w:endnote w:type="continuationSeparator" w:id="0">
    <w:p w14:paraId="74284A79" w14:textId="77777777" w:rsidR="00DE0D64" w:rsidRDefault="00DE0D64" w:rsidP="00723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rlito">
    <w:altName w:val="Arial"/>
    <w:charset w:val="00"/>
    <w:family w:val="swiss"/>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45887" w14:textId="77777777" w:rsidR="00DE0D64" w:rsidRDefault="00DE0D64" w:rsidP="007234BD">
      <w:pPr>
        <w:spacing w:after="0" w:line="240" w:lineRule="auto"/>
      </w:pPr>
      <w:r>
        <w:separator/>
      </w:r>
    </w:p>
  </w:footnote>
  <w:footnote w:type="continuationSeparator" w:id="0">
    <w:p w14:paraId="546DB0AC" w14:textId="77777777" w:rsidR="00DE0D64" w:rsidRDefault="00DE0D64" w:rsidP="00723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C3B30" w14:textId="7F1CC59D" w:rsidR="00BB7902" w:rsidRDefault="00DE0D64">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24BBF"/>
    <w:multiLevelType w:val="hybridMultilevel"/>
    <w:tmpl w:val="5A5E61C4"/>
    <w:lvl w:ilvl="0" w:tplc="3AF6448E">
      <w:start w:val="1"/>
      <w:numFmt w:val="upperLetter"/>
      <w:lvlText w:val="%1."/>
      <w:lvlJc w:val="left"/>
      <w:pPr>
        <w:ind w:left="548" w:hanging="285"/>
        <w:jc w:val="left"/>
      </w:pPr>
      <w:rPr>
        <w:rFonts w:ascii="Times New Roman" w:eastAsia="Times New Roman" w:hAnsi="Times New Roman" w:cs="Times New Roman" w:hint="default"/>
        <w:b/>
        <w:bCs/>
        <w:spacing w:val="-2"/>
        <w:w w:val="99"/>
        <w:sz w:val="24"/>
        <w:szCs w:val="24"/>
        <w:lang w:val="ms" w:eastAsia="en-US" w:bidi="ar-SA"/>
      </w:rPr>
    </w:lvl>
    <w:lvl w:ilvl="1" w:tplc="56880930">
      <w:start w:val="1"/>
      <w:numFmt w:val="decimal"/>
      <w:lvlText w:val="%2."/>
      <w:lvlJc w:val="left"/>
      <w:pPr>
        <w:ind w:left="833" w:hanging="285"/>
        <w:jc w:val="left"/>
      </w:pPr>
      <w:rPr>
        <w:rFonts w:hint="default"/>
        <w:spacing w:val="-16"/>
        <w:w w:val="99"/>
        <w:lang w:val="ms" w:eastAsia="en-US" w:bidi="ar-SA"/>
      </w:rPr>
    </w:lvl>
    <w:lvl w:ilvl="2" w:tplc="CBB67AB4">
      <w:start w:val="1"/>
      <w:numFmt w:val="lowerLetter"/>
      <w:lvlText w:val="%3."/>
      <w:lvlJc w:val="left"/>
      <w:pPr>
        <w:ind w:left="1117" w:hanging="285"/>
        <w:jc w:val="left"/>
      </w:pPr>
      <w:rPr>
        <w:rFonts w:ascii="Times New Roman" w:eastAsia="Times New Roman" w:hAnsi="Times New Roman" w:cs="Times New Roman" w:hint="default"/>
        <w:b/>
        <w:bCs/>
        <w:spacing w:val="-16"/>
        <w:w w:val="99"/>
        <w:sz w:val="24"/>
        <w:szCs w:val="24"/>
        <w:lang w:val="ms" w:eastAsia="en-US" w:bidi="ar-SA"/>
      </w:rPr>
    </w:lvl>
    <w:lvl w:ilvl="3" w:tplc="CB646F0C">
      <w:start w:val="1"/>
      <w:numFmt w:val="decimal"/>
      <w:lvlText w:val="%4)"/>
      <w:lvlJc w:val="left"/>
      <w:pPr>
        <w:ind w:left="1401" w:hanging="285"/>
        <w:jc w:val="left"/>
      </w:pPr>
      <w:rPr>
        <w:rFonts w:hint="default"/>
        <w:w w:val="99"/>
        <w:lang w:val="ms" w:eastAsia="en-US" w:bidi="ar-SA"/>
      </w:rPr>
    </w:lvl>
    <w:lvl w:ilvl="4" w:tplc="96769C44">
      <w:start w:val="1"/>
      <w:numFmt w:val="lowerLetter"/>
      <w:lvlText w:val="%5)"/>
      <w:lvlJc w:val="left"/>
      <w:pPr>
        <w:ind w:left="1681" w:hanging="285"/>
        <w:jc w:val="left"/>
      </w:pPr>
      <w:rPr>
        <w:rFonts w:ascii="Times New Roman" w:eastAsia="Times New Roman" w:hAnsi="Times New Roman" w:cs="Times New Roman" w:hint="default"/>
        <w:spacing w:val="-28"/>
        <w:w w:val="99"/>
        <w:sz w:val="24"/>
        <w:szCs w:val="24"/>
        <w:lang w:val="ms" w:eastAsia="en-US" w:bidi="ar-SA"/>
      </w:rPr>
    </w:lvl>
    <w:lvl w:ilvl="5" w:tplc="62CEFAC4">
      <w:numFmt w:val="bullet"/>
      <w:lvlText w:val="•"/>
      <w:lvlJc w:val="left"/>
      <w:pPr>
        <w:ind w:left="2890" w:hanging="285"/>
      </w:pPr>
      <w:rPr>
        <w:rFonts w:hint="default"/>
        <w:lang w:val="ms" w:eastAsia="en-US" w:bidi="ar-SA"/>
      </w:rPr>
    </w:lvl>
    <w:lvl w:ilvl="6" w:tplc="D7B0F9DA">
      <w:numFmt w:val="bullet"/>
      <w:lvlText w:val="•"/>
      <w:lvlJc w:val="left"/>
      <w:pPr>
        <w:ind w:left="4100" w:hanging="285"/>
      </w:pPr>
      <w:rPr>
        <w:rFonts w:hint="default"/>
        <w:lang w:val="ms" w:eastAsia="en-US" w:bidi="ar-SA"/>
      </w:rPr>
    </w:lvl>
    <w:lvl w:ilvl="7" w:tplc="A580CCE4">
      <w:numFmt w:val="bullet"/>
      <w:lvlText w:val="•"/>
      <w:lvlJc w:val="left"/>
      <w:pPr>
        <w:ind w:left="5310" w:hanging="285"/>
      </w:pPr>
      <w:rPr>
        <w:rFonts w:hint="default"/>
        <w:lang w:val="ms" w:eastAsia="en-US" w:bidi="ar-SA"/>
      </w:rPr>
    </w:lvl>
    <w:lvl w:ilvl="8" w:tplc="DFD20AD2">
      <w:numFmt w:val="bullet"/>
      <w:lvlText w:val="•"/>
      <w:lvlJc w:val="left"/>
      <w:pPr>
        <w:ind w:left="6520" w:hanging="285"/>
      </w:pPr>
      <w:rPr>
        <w:rFonts w:hint="default"/>
        <w:lang w:val="ms" w:eastAsia="en-US" w:bidi="ar-SA"/>
      </w:rPr>
    </w:lvl>
  </w:abstractNum>
  <w:abstractNum w:abstractNumId="1" w15:restartNumberingAfterBreak="0">
    <w:nsid w:val="1751304E"/>
    <w:multiLevelType w:val="hybridMultilevel"/>
    <w:tmpl w:val="CDC47CB6"/>
    <w:lvl w:ilvl="0" w:tplc="EBA850D4">
      <w:start w:val="1"/>
      <w:numFmt w:val="upperLetter"/>
      <w:lvlText w:val="%1."/>
      <w:lvlJc w:val="left"/>
      <w:pPr>
        <w:ind w:left="548" w:hanging="285"/>
        <w:jc w:val="right"/>
      </w:pPr>
      <w:rPr>
        <w:rFonts w:ascii="Times New Roman" w:eastAsia="Times New Roman" w:hAnsi="Times New Roman" w:cs="Times New Roman" w:hint="default"/>
        <w:b/>
        <w:bCs/>
        <w:spacing w:val="-2"/>
        <w:w w:val="99"/>
        <w:sz w:val="24"/>
        <w:szCs w:val="24"/>
        <w:lang w:val="ms" w:eastAsia="en-US" w:bidi="ar-SA"/>
      </w:rPr>
    </w:lvl>
    <w:lvl w:ilvl="1" w:tplc="493618AC">
      <w:start w:val="1"/>
      <w:numFmt w:val="decimal"/>
      <w:lvlText w:val="%2."/>
      <w:lvlJc w:val="left"/>
      <w:pPr>
        <w:ind w:left="833" w:hanging="285"/>
        <w:jc w:val="left"/>
      </w:pPr>
      <w:rPr>
        <w:rFonts w:ascii="Times New Roman" w:eastAsia="Times New Roman" w:hAnsi="Times New Roman" w:cs="Times New Roman" w:hint="default"/>
        <w:spacing w:val="-16"/>
        <w:w w:val="99"/>
        <w:sz w:val="24"/>
        <w:szCs w:val="24"/>
        <w:lang w:val="ms" w:eastAsia="en-US" w:bidi="ar-SA"/>
      </w:rPr>
    </w:lvl>
    <w:lvl w:ilvl="2" w:tplc="CDC6D678">
      <w:numFmt w:val="bullet"/>
      <w:lvlText w:val="•"/>
      <w:lvlJc w:val="left"/>
      <w:pPr>
        <w:ind w:left="1200" w:hanging="285"/>
      </w:pPr>
      <w:rPr>
        <w:rFonts w:hint="default"/>
        <w:lang w:val="ms" w:eastAsia="en-US" w:bidi="ar-SA"/>
      </w:rPr>
    </w:lvl>
    <w:lvl w:ilvl="3" w:tplc="61021CDE">
      <w:numFmt w:val="bullet"/>
      <w:lvlText w:val="•"/>
      <w:lvlJc w:val="left"/>
      <w:pPr>
        <w:ind w:left="2167" w:hanging="285"/>
      </w:pPr>
      <w:rPr>
        <w:rFonts w:hint="default"/>
        <w:lang w:val="ms" w:eastAsia="en-US" w:bidi="ar-SA"/>
      </w:rPr>
    </w:lvl>
    <w:lvl w:ilvl="4" w:tplc="DB3AC708">
      <w:numFmt w:val="bullet"/>
      <w:lvlText w:val="•"/>
      <w:lvlJc w:val="left"/>
      <w:pPr>
        <w:ind w:left="3135" w:hanging="285"/>
      </w:pPr>
      <w:rPr>
        <w:rFonts w:hint="default"/>
        <w:lang w:val="ms" w:eastAsia="en-US" w:bidi="ar-SA"/>
      </w:rPr>
    </w:lvl>
    <w:lvl w:ilvl="5" w:tplc="200CBFB4">
      <w:numFmt w:val="bullet"/>
      <w:lvlText w:val="•"/>
      <w:lvlJc w:val="left"/>
      <w:pPr>
        <w:ind w:left="4102" w:hanging="285"/>
      </w:pPr>
      <w:rPr>
        <w:rFonts w:hint="default"/>
        <w:lang w:val="ms" w:eastAsia="en-US" w:bidi="ar-SA"/>
      </w:rPr>
    </w:lvl>
    <w:lvl w:ilvl="6" w:tplc="D8BE7460">
      <w:numFmt w:val="bullet"/>
      <w:lvlText w:val="•"/>
      <w:lvlJc w:val="left"/>
      <w:pPr>
        <w:ind w:left="5070" w:hanging="285"/>
      </w:pPr>
      <w:rPr>
        <w:rFonts w:hint="default"/>
        <w:lang w:val="ms" w:eastAsia="en-US" w:bidi="ar-SA"/>
      </w:rPr>
    </w:lvl>
    <w:lvl w:ilvl="7" w:tplc="1AF6D0D6">
      <w:numFmt w:val="bullet"/>
      <w:lvlText w:val="•"/>
      <w:lvlJc w:val="left"/>
      <w:pPr>
        <w:ind w:left="6037" w:hanging="285"/>
      </w:pPr>
      <w:rPr>
        <w:rFonts w:hint="default"/>
        <w:lang w:val="ms" w:eastAsia="en-US" w:bidi="ar-SA"/>
      </w:rPr>
    </w:lvl>
    <w:lvl w:ilvl="8" w:tplc="336C12C4">
      <w:numFmt w:val="bullet"/>
      <w:lvlText w:val="•"/>
      <w:lvlJc w:val="left"/>
      <w:pPr>
        <w:ind w:left="7005" w:hanging="285"/>
      </w:pPr>
      <w:rPr>
        <w:rFonts w:hint="default"/>
        <w:lang w:val="m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4BD"/>
    <w:rsid w:val="00021890"/>
    <w:rsid w:val="00190DAF"/>
    <w:rsid w:val="002969FE"/>
    <w:rsid w:val="00344CE9"/>
    <w:rsid w:val="003715AA"/>
    <w:rsid w:val="00377555"/>
    <w:rsid w:val="003D196A"/>
    <w:rsid w:val="00436666"/>
    <w:rsid w:val="00455758"/>
    <w:rsid w:val="00542F87"/>
    <w:rsid w:val="005D1D23"/>
    <w:rsid w:val="006267D5"/>
    <w:rsid w:val="00666C6C"/>
    <w:rsid w:val="006F0050"/>
    <w:rsid w:val="007234BD"/>
    <w:rsid w:val="00872C6D"/>
    <w:rsid w:val="00B34FC7"/>
    <w:rsid w:val="00BA4B3E"/>
    <w:rsid w:val="00C73CBC"/>
    <w:rsid w:val="00D955E0"/>
    <w:rsid w:val="00DE0D64"/>
    <w:rsid w:val="00E66939"/>
    <w:rsid w:val="00E73079"/>
    <w:rsid w:val="00EA05F1"/>
    <w:rsid w:val="00ED79C3"/>
    <w:rsid w:val="00F0626A"/>
    <w:rsid w:val="00F74C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8A714"/>
  <w15:chartTrackingRefBased/>
  <w15:docId w15:val="{EA7B6468-FF63-4F7D-B964-3178ADE9C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1"/>
    <w:qFormat/>
    <w:rsid w:val="007234BD"/>
    <w:pPr>
      <w:widowControl w:val="0"/>
      <w:autoSpaceDE w:val="0"/>
      <w:autoSpaceDN w:val="0"/>
      <w:spacing w:after="0" w:line="240" w:lineRule="auto"/>
      <w:ind w:left="548"/>
      <w:outlineLvl w:val="2"/>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234BD"/>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7234BD"/>
    <w:rPr>
      <w:rFonts w:ascii="Times New Roman" w:eastAsia="Times New Roman" w:hAnsi="Times New Roman" w:cs="Times New Roman"/>
      <w:sz w:val="24"/>
      <w:szCs w:val="24"/>
      <w:lang w:val="ms"/>
    </w:rPr>
  </w:style>
  <w:style w:type="character" w:customStyle="1" w:styleId="Heading3Char">
    <w:name w:val="Heading 3 Char"/>
    <w:basedOn w:val="DefaultParagraphFont"/>
    <w:link w:val="Heading3"/>
    <w:uiPriority w:val="1"/>
    <w:rsid w:val="007234BD"/>
    <w:rPr>
      <w:rFonts w:ascii="Times New Roman" w:eastAsia="Times New Roman" w:hAnsi="Times New Roman" w:cs="Times New Roman"/>
      <w:b/>
      <w:bCs/>
      <w:sz w:val="24"/>
      <w:szCs w:val="24"/>
      <w:lang w:val="ms"/>
    </w:rPr>
  </w:style>
  <w:style w:type="paragraph" w:styleId="Header">
    <w:name w:val="header"/>
    <w:basedOn w:val="Normal"/>
    <w:link w:val="HeaderChar"/>
    <w:uiPriority w:val="99"/>
    <w:unhideWhenUsed/>
    <w:rsid w:val="007234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4BD"/>
  </w:style>
  <w:style w:type="paragraph" w:styleId="Footer">
    <w:name w:val="footer"/>
    <w:basedOn w:val="Normal"/>
    <w:link w:val="FooterChar"/>
    <w:uiPriority w:val="99"/>
    <w:unhideWhenUsed/>
    <w:rsid w:val="007234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4BD"/>
  </w:style>
  <w:style w:type="paragraph" w:styleId="TOC1">
    <w:name w:val="toc 1"/>
    <w:basedOn w:val="Normal"/>
    <w:uiPriority w:val="1"/>
    <w:qFormat/>
    <w:rsid w:val="007234BD"/>
    <w:pPr>
      <w:widowControl w:val="0"/>
      <w:autoSpaceDE w:val="0"/>
      <w:autoSpaceDN w:val="0"/>
      <w:spacing w:before="281" w:after="0" w:line="274" w:lineRule="exact"/>
      <w:ind w:left="548"/>
    </w:pPr>
    <w:rPr>
      <w:rFonts w:ascii="Times New Roman" w:eastAsia="Times New Roman" w:hAnsi="Times New Roman" w:cs="Times New Roman"/>
      <w:b/>
      <w:bCs/>
      <w:sz w:val="24"/>
      <w:szCs w:val="24"/>
      <w:lang w:val="ms"/>
    </w:rPr>
  </w:style>
  <w:style w:type="paragraph" w:customStyle="1" w:styleId="TableParagraph">
    <w:name w:val="Table Paragraph"/>
    <w:basedOn w:val="Normal"/>
    <w:uiPriority w:val="1"/>
    <w:qFormat/>
    <w:rsid w:val="00666C6C"/>
    <w:pPr>
      <w:widowControl w:val="0"/>
      <w:autoSpaceDE w:val="0"/>
      <w:autoSpaceDN w:val="0"/>
      <w:spacing w:after="0" w:line="249" w:lineRule="exact"/>
      <w:jc w:val="center"/>
    </w:pPr>
    <w:rPr>
      <w:rFonts w:ascii="Times New Roman" w:eastAsia="Times New Roman" w:hAnsi="Times New Roman" w:cs="Times New Roman"/>
      <w:lang w:val="ms"/>
    </w:rPr>
  </w:style>
  <w:style w:type="paragraph" w:styleId="ListParagraph">
    <w:name w:val="List Paragraph"/>
    <w:basedOn w:val="Normal"/>
    <w:uiPriority w:val="1"/>
    <w:qFormat/>
    <w:rsid w:val="003715AA"/>
    <w:pPr>
      <w:widowControl w:val="0"/>
      <w:autoSpaceDE w:val="0"/>
      <w:autoSpaceDN w:val="0"/>
      <w:spacing w:after="0" w:line="240" w:lineRule="auto"/>
      <w:ind w:left="833" w:hanging="285"/>
    </w:pPr>
    <w:rPr>
      <w:rFonts w:ascii="Times New Roman" w:eastAsia="Times New Roman" w:hAnsi="Times New Roman" w:cs="Times New Roman"/>
      <w:lang w:val="ms"/>
    </w:rPr>
  </w:style>
  <w:style w:type="character" w:styleId="Hyperlink">
    <w:name w:val="Hyperlink"/>
    <w:basedOn w:val="DefaultParagraphFont"/>
    <w:uiPriority w:val="99"/>
    <w:unhideWhenUsed/>
    <w:rsid w:val="00ED79C3"/>
    <w:rPr>
      <w:color w:val="0563C1" w:themeColor="hyperlink"/>
      <w:u w:val="single"/>
    </w:rPr>
  </w:style>
  <w:style w:type="character" w:styleId="UnresolvedMention">
    <w:name w:val="Unresolved Mention"/>
    <w:basedOn w:val="DefaultParagraphFont"/>
    <w:uiPriority w:val="99"/>
    <w:semiHidden/>
    <w:unhideWhenUsed/>
    <w:rsid w:val="00ED79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mahdaulay@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jieindra8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7C7ADDB-4578-4060-A403-5BA345583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9</Pages>
  <Words>5635</Words>
  <Characters>3212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1-05-28T02:41:00Z</dcterms:created>
  <dcterms:modified xsi:type="dcterms:W3CDTF">2021-06-02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10e2da-dc63-3d48-b270-c71cb402539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